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BC414A1" w14:textId="77777777" w:rsidR="009F4623" w:rsidRPr="009F4623" w:rsidRDefault="009F4623" w:rsidP="009F4623">
      <w:pPr>
        <w:rPr>
          <w:rFonts w:ascii="Calibri" w:hAnsi="Calibri" w:cs="Calibri"/>
          <w:b/>
          <w:bCs/>
          <w:sz w:val="22"/>
          <w:szCs w:val="22"/>
        </w:rPr>
      </w:pPr>
      <w:r w:rsidRPr="009F4623">
        <w:rPr>
          <w:rFonts w:ascii="Calibri" w:hAnsi="Calibri" w:cs="Calibri"/>
          <w:b/>
          <w:bCs/>
          <w:sz w:val="22"/>
          <w:szCs w:val="22"/>
        </w:rPr>
        <w:t>DATA TABLES</w:t>
      </w:r>
    </w:p>
    <w:p w14:paraId="3C58455F" w14:textId="77777777" w:rsidR="009F4623" w:rsidRPr="009F4623" w:rsidRDefault="009F4623" w:rsidP="009F4623">
      <w:pPr>
        <w:rPr>
          <w:rFonts w:ascii="Calibri" w:hAnsi="Calibri" w:cs="Calibri"/>
          <w:b/>
          <w:bCs/>
          <w:sz w:val="22"/>
          <w:szCs w:val="22"/>
        </w:rPr>
      </w:pPr>
    </w:p>
    <w:p w14:paraId="216A2208" w14:textId="77777777" w:rsidR="009F4623" w:rsidRPr="009F4623" w:rsidRDefault="009F4623" w:rsidP="009F4623">
      <w:pPr>
        <w:tabs>
          <w:tab w:val="left" w:pos="1150"/>
        </w:tabs>
        <w:rPr>
          <w:rFonts w:ascii="Calibri" w:hAnsi="Calibri" w:cs="Calibri"/>
          <w:b/>
          <w:bCs/>
          <w:sz w:val="22"/>
          <w:szCs w:val="22"/>
        </w:rPr>
      </w:pPr>
      <w:r w:rsidRPr="009F4623">
        <w:rPr>
          <w:rFonts w:ascii="Calibri" w:hAnsi="Calibri" w:cs="Calibri"/>
          <w:b/>
          <w:bCs/>
          <w:sz w:val="22"/>
          <w:szCs w:val="22"/>
        </w:rPr>
        <w:t>Table 1: Comparing two or more values of a chest compression component and their effect on outcomes</w:t>
      </w:r>
    </w:p>
    <w:p w14:paraId="7FA8628C" w14:textId="77777777" w:rsidR="009F4623" w:rsidRPr="009F4623" w:rsidRDefault="009F4623" w:rsidP="009F4623">
      <w:pPr>
        <w:rPr>
          <w:rFonts w:ascii="Calibri" w:hAnsi="Calibri" w:cs="Calibri"/>
          <w:b/>
          <w:bCs/>
          <w:sz w:val="22"/>
          <w:szCs w:val="22"/>
        </w:rPr>
      </w:pPr>
    </w:p>
    <w:tbl>
      <w:tblPr>
        <w:tblStyle w:val="TableGrid"/>
        <w:tblW w:w="14606" w:type="dxa"/>
        <w:tblInd w:w="-5" w:type="dxa"/>
        <w:tblLook w:val="04A0" w:firstRow="1" w:lastRow="0" w:firstColumn="1" w:lastColumn="0" w:noHBand="0" w:noVBand="1"/>
      </w:tblPr>
      <w:tblGrid>
        <w:gridCol w:w="1843"/>
        <w:gridCol w:w="2143"/>
        <w:gridCol w:w="1993"/>
        <w:gridCol w:w="3805"/>
        <w:gridCol w:w="4822"/>
      </w:tblGrid>
      <w:tr w:rsidR="009F4623" w:rsidRPr="009F4623" w14:paraId="327D0EFD" w14:textId="77777777" w:rsidTr="00264343">
        <w:trPr>
          <w:gridAfter w:val="3"/>
          <w:wAfter w:w="10620" w:type="dxa"/>
          <w:trHeight w:val="404"/>
        </w:trPr>
        <w:tc>
          <w:tcPr>
            <w:tcW w:w="3986" w:type="dxa"/>
            <w:gridSpan w:val="2"/>
            <w:vAlign w:val="center"/>
          </w:tcPr>
          <w:p w14:paraId="3E11231E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CHEST COMPRESSION RATE</w:t>
            </w:r>
          </w:p>
        </w:tc>
      </w:tr>
      <w:tr w:rsidR="009F4623" w:rsidRPr="009F4623" w14:paraId="5DEC067B" w14:textId="77777777" w:rsidTr="00264343">
        <w:trPr>
          <w:tblHeader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02B4D8A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Author, year</w:t>
            </w:r>
          </w:p>
        </w:tc>
        <w:tc>
          <w:tcPr>
            <w:tcW w:w="21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6EE74E5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Design, country, year</w:t>
            </w:r>
          </w:p>
        </w:tc>
        <w:tc>
          <w:tcPr>
            <w:tcW w:w="199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3AB6104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3805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759AE062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Intervention / Comparator</w:t>
            </w:r>
          </w:p>
        </w:tc>
        <w:tc>
          <w:tcPr>
            <w:tcW w:w="482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519F0E1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Key findings</w:t>
            </w:r>
          </w:p>
        </w:tc>
      </w:tr>
      <w:tr w:rsidR="009F4623" w:rsidRPr="009F4623" w14:paraId="159045F6" w14:textId="77777777" w:rsidTr="00264343">
        <w:tc>
          <w:tcPr>
            <w:tcW w:w="14606" w:type="dxa"/>
            <w:gridSpan w:val="5"/>
            <w:tcBorders>
              <w:top w:val="single" w:sz="4" w:space="0" w:color="auto"/>
            </w:tcBorders>
            <w:shd w:val="clear" w:color="auto" w:fill="000000" w:themeFill="text1"/>
          </w:tcPr>
          <w:p w14:paraId="42C18822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ADULTS</w:t>
            </w:r>
          </w:p>
        </w:tc>
      </w:tr>
      <w:tr w:rsidR="009F4623" w:rsidRPr="009F4623" w14:paraId="480CDBDE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5AD8BE6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function</w:t>
            </w:r>
          </w:p>
        </w:tc>
      </w:tr>
      <w:tr w:rsidR="009F4623" w:rsidRPr="009F4623" w14:paraId="14D9F558" w14:textId="77777777" w:rsidTr="00264343">
        <w:tc>
          <w:tcPr>
            <w:tcW w:w="1843" w:type="dxa"/>
          </w:tcPr>
          <w:p w14:paraId="305BAFD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wad et al 202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Bd2FkPC9BdXRob3I+PFllYXI+MjAyMjwvWWVhcj48UmVj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Bd2FkPC9BdXRob3I+PFllYXI+MjAyMjwvWWVhcj48UmVj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4874821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38AEDFA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11-2015)</w:t>
            </w:r>
          </w:p>
          <w:p w14:paraId="27C5FD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19451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3" w:type="dxa"/>
          </w:tcPr>
          <w:p w14:paraId="61FB77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2416</w:t>
            </w:r>
          </w:p>
          <w:p w14:paraId="0730CE5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667CC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 treated</w:t>
            </w:r>
          </w:p>
          <w:p w14:paraId="070F95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7BED55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50-99/min vs 100-120/min vs &gt;120/min</w:t>
            </w:r>
          </w:p>
        </w:tc>
        <w:tc>
          <w:tcPr>
            <w:tcW w:w="4822" w:type="dxa"/>
          </w:tcPr>
          <w:p w14:paraId="5AFE98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mR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3) (50-99/min as reference):</w:t>
            </w:r>
          </w:p>
          <w:p w14:paraId="742EA33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C37B6CA" w14:textId="77777777" w:rsidR="009F4623" w:rsidRPr="009F4623" w:rsidRDefault="009F4623" w:rsidP="009F4623">
            <w:pPr>
              <w:pStyle w:val="ListParagraph"/>
              <w:numPr>
                <w:ilvl w:val="0"/>
                <w:numId w:val="1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0-120/min: 1.59 (95% CI 1.31-1.95), p&lt;0.001</w:t>
            </w:r>
          </w:p>
          <w:p w14:paraId="406C4683" w14:textId="77777777" w:rsidR="009F4623" w:rsidRPr="009F4623" w:rsidRDefault="009F4623" w:rsidP="009F4623">
            <w:pPr>
              <w:pStyle w:val="ListParagraph"/>
              <w:numPr>
                <w:ilvl w:val="0"/>
                <w:numId w:val="1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20/min: 0.97 (95% CI 0.65-1.44), p=0.86</w:t>
            </w:r>
          </w:p>
        </w:tc>
      </w:tr>
      <w:tr w:rsidR="009F4623" w:rsidRPr="009F4623" w14:paraId="2295ACE5" w14:textId="77777777" w:rsidTr="00264343">
        <w:tc>
          <w:tcPr>
            <w:tcW w:w="1843" w:type="dxa"/>
          </w:tcPr>
          <w:p w14:paraId="08A5FE13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Hwang et al 201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Hwang&lt;/Author&gt;&lt;Year&gt;2016&lt;/Year&gt;&lt;RecNum&gt;816&lt;/RecNum&gt;&lt;DisplayText&gt;&lt;style face="superscript" size="12"&gt;15&lt;/style&gt;&lt;/DisplayText&gt;&lt;record&gt;&lt;rec-number&gt;816&lt;/rec-number&gt;&lt;foreign-keys&gt;&lt;key app="EN" db-id="w5vpvwfr29txsle0dpcvrfxeww2fvtfppwts" timestamp="1578579781"&gt;816&lt;/key&gt;&lt;/foreign-keys&gt;&lt;ref-type name="Journal Article"&gt;17&lt;/ref-type&gt;&lt;contributors&gt;&lt;authors&gt;&lt;author&gt;Hwang, S. O.&lt;/author&gt;&lt;author&gt;Cha, K. C.&lt;/author&gt;&lt;author&gt;Kim, K.&lt;/author&gt;&lt;author&gt;Jo, Y. H.&lt;/author&gt;&lt;author&gt;Chung, S. P.&lt;/author&gt;&lt;author&gt;You, J. S.&lt;/author&gt;&lt;author&gt;Shin, J.&lt;/author&gt;&lt;author&gt;Lee, H. J.&lt;/author&gt;&lt;author&gt;Park, Y. S.&lt;/author&gt;&lt;author&gt;Kim, S.&lt;/author&gt;&lt;author&gt;et al.,&lt;/author&gt;&lt;/authors&gt;&lt;/contributors&gt;&lt;titles&gt;&lt;title&gt;A Randomized Controlled Trial of Compression Rates during Cardiopulmonary Resuscitation&lt;/title&gt;&lt;secondary-title&gt;Journal of korean medical science&lt;/secondary-title&gt;&lt;/titles&gt;&lt;pages&gt;1491‐1498&lt;/pages&gt;&lt;volume&gt;31&lt;/volume&gt;&lt;number&gt;9&lt;/number&gt;&lt;keywords&gt;&lt;keyword&gt;Age Factors&lt;/keyword&gt;&lt;keyword&gt;Aged&lt;/keyword&gt;&lt;keyword&gt;Aged, 80 and over&lt;/keyword&gt;&lt;keyword&gt;Cardiopulmonary Resuscitation [*methods]&lt;/keyword&gt;&lt;keyword&gt;Emergency Medical Services&lt;/keyword&gt;&lt;keyword&gt;Female&lt;/keyword&gt;&lt;keyword&gt;Humans&lt;/keyword&gt;&lt;keyword&gt;Male&lt;/keyword&gt;&lt;keyword&gt;Middle Aged&lt;/keyword&gt;&lt;keyword&gt;Out‐of‐Hospital Cardiac Arrest [mortality, *therapy]&lt;/keyword&gt;&lt;keyword&gt;Patient Discharge&lt;/keyword&gt;&lt;keyword&gt;Sex Factors&lt;/keyword&gt;&lt;keyword&gt;Survival Analysis&lt;/keyword&gt;&lt;keyword&gt;Treatment Outcome&lt;/keyword&gt;&lt;/keywords&gt;&lt;dates&gt;&lt;year&gt;2016&lt;/year&gt;&lt;/dates&gt;&lt;accession-num&gt;CN-01382515&lt;/accession-num&gt;&lt;work-type&gt;Journal Article; Multicenter Study; Randomized Controlled Trial&lt;/work-type&gt;&lt;urls&gt;&lt;related-urls&gt;&lt;url&gt;https://www.cochranelibrary.com/central/doi/10.1002/central/CN-01382515/full&lt;/url&gt;&lt;/related-urls&gt;&lt;/urls&gt;&lt;custom3&gt;PUBMED 27510396&lt;/custom3&gt;&lt;electronic-resource-num&gt;10.3346/jkms.2016.31.9.1491&lt;/electronic-resource-num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310CED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Korea (2011-2012)</w:t>
            </w:r>
          </w:p>
          <w:p w14:paraId="16DC8AF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multi-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entr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CT</w:t>
            </w:r>
          </w:p>
          <w:p w14:paraId="25CCE72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40CD65F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92</w:t>
            </w:r>
          </w:p>
          <w:p w14:paraId="22CD8C8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295AC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02FC1C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9 years</w:t>
            </w:r>
          </w:p>
        </w:tc>
        <w:tc>
          <w:tcPr>
            <w:tcW w:w="3805" w:type="dxa"/>
          </w:tcPr>
          <w:p w14:paraId="1CDC9EF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120/min vs 100/min (following metronome prompt)</w:t>
            </w:r>
          </w:p>
        </w:tc>
        <w:tc>
          <w:tcPr>
            <w:tcW w:w="4822" w:type="dxa"/>
          </w:tcPr>
          <w:p w14:paraId="56CBBA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rvival at one month with CPC 1-2:</w:t>
            </w:r>
          </w:p>
          <w:p w14:paraId="60CF32B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7D8C8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.9% (8/136) at 100/min vs 2.6% (4/156) at 120/min, difference between groups 3.3% (95% CI -1.4-8.0), p=0.154</w:t>
            </w:r>
          </w:p>
        </w:tc>
      </w:tr>
      <w:tr w:rsidR="009F4623" w:rsidRPr="009F4623" w14:paraId="233BF46D" w14:textId="77777777" w:rsidTr="00264343">
        <w:tc>
          <w:tcPr>
            <w:tcW w:w="1843" w:type="dxa"/>
          </w:tcPr>
          <w:p w14:paraId="63168FF3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Kilgannon et al 2017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aWxnYW5ub248L0F1dGhvcj48WWVhcj4yMDE3PC9ZZWFy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aWxnYW5ub248L0F1dGhvcj48WWVhcj4yMDE3PC9ZZWFy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39D57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3-2015)</w:t>
            </w:r>
          </w:p>
          <w:p w14:paraId="762F33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observational</w:t>
            </w:r>
          </w:p>
        </w:tc>
        <w:tc>
          <w:tcPr>
            <w:tcW w:w="1993" w:type="dxa"/>
          </w:tcPr>
          <w:p w14:paraId="0BE440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22</w:t>
            </w:r>
          </w:p>
          <w:p w14:paraId="4E86A6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1EAF41F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witnessed</w:t>
            </w:r>
          </w:p>
          <w:p w14:paraId="4483628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7F6874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rate of 100-120/min vs 121-140/min and &gt;140/min </w:t>
            </w:r>
          </w:p>
          <w:p w14:paraId="654330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DBBA4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urther analyses of 121-130/min, 131-140/min, 140-150/min and &gt;150/min vs 100-120/min</w:t>
            </w:r>
          </w:p>
        </w:tc>
        <w:tc>
          <w:tcPr>
            <w:tcW w:w="4822" w:type="dxa"/>
          </w:tcPr>
          <w:p w14:paraId="029A9C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with good neurological function (CPC &lt;3) (100-120/min as reference):</w:t>
            </w:r>
          </w:p>
          <w:p w14:paraId="006636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C41CEE8" w14:textId="77777777" w:rsidR="009F4623" w:rsidRPr="009F4623" w:rsidRDefault="009F4623" w:rsidP="009F4623">
            <w:pPr>
              <w:pStyle w:val="ListParagraph"/>
              <w:numPr>
                <w:ilvl w:val="0"/>
                <w:numId w:val="5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2.67 (95% CI 0.30-24.21), p=0.382</w:t>
            </w:r>
          </w:p>
          <w:p w14:paraId="33AB81AE" w14:textId="77777777" w:rsidR="009F4623" w:rsidRPr="009F4623" w:rsidRDefault="009F4623" w:rsidP="009F4623">
            <w:pPr>
              <w:pStyle w:val="ListParagraph"/>
              <w:numPr>
                <w:ilvl w:val="0"/>
                <w:numId w:val="5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1.32 (95% CI 0.14-12.36), p=0.808</w:t>
            </w:r>
          </w:p>
          <w:p w14:paraId="559AACF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9EAD89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sensitivity analyses (for survival with good neurological function):</w:t>
            </w:r>
          </w:p>
          <w:p w14:paraId="31834C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51AC72F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30/min: 3.92 (95% CI 0.36-43.04), p=0.264</w:t>
            </w:r>
          </w:p>
          <w:p w14:paraId="3F581324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31-140/min: 2.19 (95% CI 0.23-21.21), p=0.498</w:t>
            </w:r>
          </w:p>
          <w:p w14:paraId="30E32758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1-150/min: 1.10 (95% CI 0.10-11.91), p=0.940</w:t>
            </w:r>
          </w:p>
          <w:p w14:paraId="15691797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&gt;150/min: 1.51 (95% CI 0.15-15.65), p=0.729</w:t>
            </w:r>
          </w:p>
          <w:p w14:paraId="7BBAAD4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39785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preservation of neurological status (no increase in CPC score following cardiac arrest):</w:t>
            </w:r>
          </w:p>
          <w:p w14:paraId="26D7CC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FD27AA8" w14:textId="77777777" w:rsidR="009F4623" w:rsidRPr="009F4623" w:rsidRDefault="009F4623" w:rsidP="009F4623">
            <w:pPr>
              <w:pStyle w:val="ListParagraph"/>
              <w:numPr>
                <w:ilvl w:val="0"/>
                <w:numId w:val="6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1.86 (95% CI 0.20-17.39), p=0.588</w:t>
            </w:r>
          </w:p>
          <w:p w14:paraId="08B85906" w14:textId="77777777" w:rsidR="009F4623" w:rsidRPr="009F4623" w:rsidRDefault="009F4623" w:rsidP="009F4623">
            <w:pPr>
              <w:pStyle w:val="ListParagraph"/>
              <w:numPr>
                <w:ilvl w:val="0"/>
                <w:numId w:val="6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0.92 (95% CI 0.09-8.97), p=0.943</w:t>
            </w:r>
          </w:p>
        </w:tc>
      </w:tr>
      <w:tr w:rsidR="009F4623" w:rsidRPr="009F4623" w14:paraId="419AD05D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4E1CCABF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Survival to hospital discharge / 30 days / one month</w:t>
            </w:r>
          </w:p>
        </w:tc>
      </w:tr>
      <w:tr w:rsidR="009F4623" w:rsidRPr="009F4623" w14:paraId="70043C75" w14:textId="77777777" w:rsidTr="00264343">
        <w:tc>
          <w:tcPr>
            <w:tcW w:w="1843" w:type="dxa"/>
          </w:tcPr>
          <w:p w14:paraId="6B3844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Hwang et al 201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Hwang&lt;/Author&gt;&lt;Year&gt;2016&lt;/Year&gt;&lt;RecNum&gt;816&lt;/RecNum&gt;&lt;DisplayText&gt;&lt;style face="superscript" size="12"&gt;15&lt;/style&gt;&lt;/DisplayText&gt;&lt;record&gt;&lt;rec-number&gt;816&lt;/rec-number&gt;&lt;foreign-keys&gt;&lt;key app="EN" db-id="w5vpvwfr29txsle0dpcvrfxeww2fvtfppwts" timestamp="1578579781"&gt;816&lt;/key&gt;&lt;/foreign-keys&gt;&lt;ref-type name="Journal Article"&gt;17&lt;/ref-type&gt;&lt;contributors&gt;&lt;authors&gt;&lt;author&gt;Hwang, S. O.&lt;/author&gt;&lt;author&gt;Cha, K. C.&lt;/author&gt;&lt;author&gt;Kim, K.&lt;/author&gt;&lt;author&gt;Jo, Y. H.&lt;/author&gt;&lt;author&gt;Chung, S. P.&lt;/author&gt;&lt;author&gt;You, J. S.&lt;/author&gt;&lt;author&gt;Shin, J.&lt;/author&gt;&lt;author&gt;Lee, H. J.&lt;/author&gt;&lt;author&gt;Park, Y. S.&lt;/author&gt;&lt;author&gt;Kim, S.&lt;/author&gt;&lt;author&gt;et al.,&lt;/author&gt;&lt;/authors&gt;&lt;/contributors&gt;&lt;titles&gt;&lt;title&gt;A Randomized Controlled Trial of Compression Rates during Cardiopulmonary Resuscitation&lt;/title&gt;&lt;secondary-title&gt;Journal of korean medical science&lt;/secondary-title&gt;&lt;/titles&gt;&lt;pages&gt;1491‐1498&lt;/pages&gt;&lt;volume&gt;31&lt;/volume&gt;&lt;number&gt;9&lt;/number&gt;&lt;keywords&gt;&lt;keyword&gt;Age Factors&lt;/keyword&gt;&lt;keyword&gt;Aged&lt;/keyword&gt;&lt;keyword&gt;Aged, 80 and over&lt;/keyword&gt;&lt;keyword&gt;Cardiopulmonary Resuscitation [*methods]&lt;/keyword&gt;&lt;keyword&gt;Emergency Medical Services&lt;/keyword&gt;&lt;keyword&gt;Female&lt;/keyword&gt;&lt;keyword&gt;Humans&lt;/keyword&gt;&lt;keyword&gt;Male&lt;/keyword&gt;&lt;keyword&gt;Middle Aged&lt;/keyword&gt;&lt;keyword&gt;Out‐of‐Hospital Cardiac Arrest [mortality, *therapy]&lt;/keyword&gt;&lt;keyword&gt;Patient Discharge&lt;/keyword&gt;&lt;keyword&gt;Sex Factors&lt;/keyword&gt;&lt;keyword&gt;Survival Analysis&lt;/keyword&gt;&lt;keyword&gt;Treatment Outcome&lt;/keyword&gt;&lt;/keywords&gt;&lt;dates&gt;&lt;year&gt;2016&lt;/year&gt;&lt;/dates&gt;&lt;accession-num&gt;CN-01382515&lt;/accession-num&gt;&lt;work-type&gt;Journal Article; Multicenter Study; Randomized Controlled Trial&lt;/work-type&gt;&lt;urls&gt;&lt;related-urls&gt;&lt;url&gt;https://www.cochranelibrary.com/central/doi/10.1002/central/CN-01382515/full&lt;/url&gt;&lt;/related-urls&gt;&lt;/urls&gt;&lt;custom3&gt;PUBMED 27510396&lt;/custom3&gt;&lt;electronic-resource-num&gt;10.3346/jkms.2016.31.9.1491&lt;/electronic-resource-num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8A8854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Korea (2011-2012)</w:t>
            </w:r>
          </w:p>
          <w:p w14:paraId="240D665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multi-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entr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CT</w:t>
            </w:r>
          </w:p>
          <w:p w14:paraId="311BA28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0C379C4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92</w:t>
            </w:r>
          </w:p>
          <w:p w14:paraId="4C72BA8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86A1D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49F36B3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9 years</w:t>
            </w:r>
          </w:p>
        </w:tc>
        <w:tc>
          <w:tcPr>
            <w:tcW w:w="3805" w:type="dxa"/>
          </w:tcPr>
          <w:p w14:paraId="1A64FF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120/min vs 100/min (following metronome prompt)</w:t>
            </w:r>
          </w:p>
        </w:tc>
        <w:tc>
          <w:tcPr>
            <w:tcW w:w="4822" w:type="dxa"/>
          </w:tcPr>
          <w:p w14:paraId="2F99D9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rvival to hospital discharge:</w:t>
            </w:r>
          </w:p>
          <w:p w14:paraId="3C42E1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CDA940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6.9% (23/136) at 100/min vs 12.8% (20/156) at 120/min, difference between groups 4.1% (95% CI -4.1-12.3), p=0.325</w:t>
            </w:r>
          </w:p>
          <w:p w14:paraId="186CD8B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2C36D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rvival to one month:</w:t>
            </w:r>
          </w:p>
          <w:p w14:paraId="3E41339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665F2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.5% (17/136) at 100/min vs 6.4% (10/156) at 120/min, difference between groups 6.1% (95% CI -0.6-12.9), p=0.073</w:t>
            </w:r>
          </w:p>
        </w:tc>
      </w:tr>
      <w:tr w:rsidR="009F4623" w:rsidRPr="009F4623" w14:paraId="76EC6957" w14:textId="77777777" w:rsidTr="00264343">
        <w:tc>
          <w:tcPr>
            <w:tcW w:w="1843" w:type="dxa"/>
          </w:tcPr>
          <w:p w14:paraId="6D903CE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Idris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I8L1llYXI+PFJl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I8L1llYXI+PFJl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17C5E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5-2007)</w:t>
            </w:r>
          </w:p>
          <w:p w14:paraId="2B4706B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ED8F4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44257C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098</w:t>
            </w:r>
          </w:p>
          <w:p w14:paraId="6D1B57E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D07C71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3E6D30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20 years</w:t>
            </w:r>
          </w:p>
        </w:tc>
        <w:tc>
          <w:tcPr>
            <w:tcW w:w="3805" w:type="dxa"/>
          </w:tcPr>
          <w:p w14:paraId="7DF79B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&lt;80/min vs 80-140/min vs &gt;140/min</w:t>
            </w:r>
          </w:p>
        </w:tc>
        <w:tc>
          <w:tcPr>
            <w:tcW w:w="4822" w:type="dxa"/>
          </w:tcPr>
          <w:p w14:paraId="1F15267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80-140/min as reference):</w:t>
            </w:r>
          </w:p>
          <w:p w14:paraId="09724A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0A78A5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1.32 (95% CI 0.67-2.62), p=0.42</w:t>
            </w:r>
          </w:p>
          <w:p w14:paraId="36730D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0.61 (0.29-1.25), p=0.18</w:t>
            </w:r>
          </w:p>
        </w:tc>
      </w:tr>
      <w:tr w:rsidR="009F4623" w:rsidRPr="009F4623" w14:paraId="5FE78BAD" w14:textId="77777777" w:rsidTr="00264343">
        <w:tc>
          <w:tcPr>
            <w:tcW w:w="1843" w:type="dxa"/>
          </w:tcPr>
          <w:p w14:paraId="6692306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Idris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U8L1llYXI+PFJl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U8L1llYXI+PFJl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156EA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09)</w:t>
            </w:r>
          </w:p>
          <w:p w14:paraId="4E61D0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97971E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6313797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371; n=6,399 with chest compression depth data available</w:t>
            </w:r>
          </w:p>
          <w:p w14:paraId="7D26CB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4608DB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172914E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1E1476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&lt;80/min vs 80-99/min vs 100-119/min vs 120-139/min vs &gt;140/min</w:t>
            </w:r>
          </w:p>
        </w:tc>
        <w:tc>
          <w:tcPr>
            <w:tcW w:w="4822" w:type="dxa"/>
          </w:tcPr>
          <w:p w14:paraId="1203B1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(100-119/min as reference), in a model </w:t>
            </w:r>
            <w:r w:rsidRPr="009F4623">
              <w:rPr>
                <w:rFonts w:ascii="Calibri" w:hAnsi="Calibri" w:cs="Calibri"/>
                <w:i/>
                <w:iCs/>
                <w:sz w:val="22"/>
                <w:szCs w:val="22"/>
              </w:rPr>
              <w:t>not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adjusted for CC depth and CC fraction (n=10371):</w:t>
            </w:r>
          </w:p>
          <w:p w14:paraId="32BDE8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A849EAC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1.31 (95% CI 0.86-2.00), p=0.215</w:t>
            </w:r>
          </w:p>
          <w:p w14:paraId="0CC7ECC7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0.87 (95% CI 0.71-1.06), p=0.165</w:t>
            </w:r>
          </w:p>
          <w:p w14:paraId="6CD33BEC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0-139/min: 0.89 (95% CI 0.72-1.09), p=0.256</w:t>
            </w:r>
          </w:p>
          <w:p w14:paraId="7EAEBE52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&gt;140/min: 0.79 (95% CI 0.54-1.14), p=0.204</w:t>
            </w:r>
          </w:p>
          <w:p w14:paraId="10C85E1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1CDFCB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(100-119/min as reference), in a model that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was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adjusted for CC depth and CC fraction (n=6399):</w:t>
            </w:r>
          </w:p>
          <w:p w14:paraId="066484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9408BB8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0.89 (95% CI 0.53-1.50), p=0.659</w:t>
            </w:r>
          </w:p>
          <w:p w14:paraId="1C3D0862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80-99/min: 0.73 (95% CI 0.57-0.93), p=0.011</w:t>
            </w:r>
          </w:p>
          <w:p w14:paraId="6C7758B6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20-139/min: 0.63 (95% CI 0.45- 0.88), p=0.007</w:t>
            </w:r>
          </w:p>
          <w:p w14:paraId="39933867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0.95 (95% CI 0.53-1.70), p=0.864</w:t>
            </w:r>
          </w:p>
        </w:tc>
      </w:tr>
      <w:tr w:rsidR="009F4623" w:rsidRPr="009F4623" w14:paraId="795A7064" w14:textId="77777777" w:rsidTr="00264343">
        <w:tc>
          <w:tcPr>
            <w:tcW w:w="1843" w:type="dxa"/>
          </w:tcPr>
          <w:p w14:paraId="50E657E5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Järvenpää et al 202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FC6C3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nland (2018-2021)</w:t>
            </w:r>
          </w:p>
          <w:p w14:paraId="773AB77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29E39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 analysis of prospectively collected data</w:t>
            </w:r>
          </w:p>
        </w:tc>
        <w:tc>
          <w:tcPr>
            <w:tcW w:w="1993" w:type="dxa"/>
          </w:tcPr>
          <w:p w14:paraId="2B0972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81</w:t>
            </w:r>
          </w:p>
          <w:p w14:paraId="246C1B1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, EMS-treated, 2+ mins of data available</w:t>
            </w:r>
          </w:p>
          <w:p w14:paraId="6257A5D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5782A9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4AA810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&lt;100/min vs 100-110/min vs 110-120/min</w:t>
            </w:r>
          </w:p>
        </w:tc>
        <w:tc>
          <w:tcPr>
            <w:tcW w:w="4822" w:type="dxa"/>
          </w:tcPr>
          <w:p w14:paraId="2C88360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30 days (&lt;100/min as reference):</w:t>
            </w:r>
          </w:p>
          <w:p w14:paraId="008E2CAD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695492CE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0-110/min: 7.92 (95% CI 2.11-29.82), p=0.002</w:t>
            </w:r>
          </w:p>
          <w:p w14:paraId="6C90DE3F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10-120/min: 2.74 (95% CI 0.42-17.8), p=0.29</w:t>
            </w:r>
          </w:p>
          <w:p w14:paraId="0CAB146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A3A23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dian (IQR) CC rate (30-day survivors vs non survivors) in binary logistic regression analysis (univariate analysis):</w:t>
            </w:r>
          </w:p>
          <w:p w14:paraId="437AA4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30EC9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13/min (109-119) vs 112/min (108-120), OR 0.98 (0.94-1.02), p=0.272</w:t>
            </w:r>
          </w:p>
        </w:tc>
      </w:tr>
      <w:tr w:rsidR="009F4623" w:rsidRPr="009F4623" w14:paraId="631B884A" w14:textId="77777777" w:rsidTr="00264343">
        <w:tc>
          <w:tcPr>
            <w:tcW w:w="1843" w:type="dxa"/>
          </w:tcPr>
          <w:p w14:paraId="1D96A80A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ichol et al 202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7B936E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5)</w:t>
            </w:r>
          </w:p>
          <w:p w14:paraId="577C7A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D6477F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725BB7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547</w:t>
            </w:r>
          </w:p>
          <w:p w14:paraId="43A6B7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DE99B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35F565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223841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hange in survival to hospital discharge with every 10/min increase in CC rate</w:t>
            </w:r>
          </w:p>
          <w:p w14:paraId="63245C4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04F5C1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: 0.99 (95% CI 0.90-1.08) </w:t>
            </w:r>
          </w:p>
        </w:tc>
      </w:tr>
      <w:tr w:rsidR="009F4623" w:rsidRPr="009F4623" w14:paraId="30D77C2B" w14:textId="77777777" w:rsidTr="00264343">
        <w:tc>
          <w:tcPr>
            <w:tcW w:w="1843" w:type="dxa"/>
          </w:tcPr>
          <w:p w14:paraId="32485786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illancourt et al 2020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lsbGFuY291cnQ8L0F1dGhvcj48WWVhcj4yMDIwPC9Z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lsbGFuY291cnQ8L0F1dGhvcj48WWVhcj4yMDIwPC9Z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C5284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7-2009, 2010-2011)</w:t>
            </w:r>
          </w:p>
          <w:p w14:paraId="24C32C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E9D7BF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Observational, post-hoc analysis of data from ROC</w:t>
            </w:r>
          </w:p>
        </w:tc>
        <w:tc>
          <w:tcPr>
            <w:tcW w:w="1993" w:type="dxa"/>
          </w:tcPr>
          <w:p w14:paraId="2AA9B6D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-12928</w:t>
            </w:r>
          </w:p>
          <w:p w14:paraId="4BD7C5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FCDDF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shockable</w:t>
            </w:r>
          </w:p>
          <w:p w14:paraId="080C26B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55359C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04B68EC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‘&lt;80/min or &gt;120/min’ vs 80-120/min</w:t>
            </w:r>
          </w:p>
        </w:tc>
        <w:tc>
          <w:tcPr>
            <w:tcW w:w="4822" w:type="dxa"/>
          </w:tcPr>
          <w:p w14:paraId="6A8FFC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80-120/min vs ‘&lt;80/min or &gt;120/min): 1.00 (95% CI 0.75-1.32)</w:t>
            </w:r>
          </w:p>
        </w:tc>
      </w:tr>
      <w:tr w:rsidR="009F4623" w:rsidRPr="009F4623" w14:paraId="40C009E5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55C34F2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076A30D8" w14:textId="77777777" w:rsidTr="00264343">
        <w:tc>
          <w:tcPr>
            <w:tcW w:w="1843" w:type="dxa"/>
          </w:tcPr>
          <w:p w14:paraId="22486CA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Kramer-Johansen et al 200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cmFtZXItSm9oYW5zZW48L0F1dGhvcj48WWVhcj4yMDA2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cmFtZXItSm9oYW5zZW48L0F1dGhvcj48WWVhcj4yMDA2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F7D5A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rway, Sweden and England (2002-2004)</w:t>
            </w:r>
          </w:p>
          <w:p w14:paraId="1701CE1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B4B92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5D4521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84</w:t>
            </w:r>
          </w:p>
          <w:p w14:paraId="4027C9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16EB21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ll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1EB270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3E93948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‘&lt;90/min or &gt;120/min’ vs 90-120/min</w:t>
            </w:r>
          </w:p>
        </w:tc>
        <w:tc>
          <w:tcPr>
            <w:tcW w:w="4822" w:type="dxa"/>
          </w:tcPr>
          <w:p w14:paraId="3EB6D7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Unadjusted) OR for survival to hospital admission if CC rate 90-120/min: 1.1 (95% CI 0.58-1.9), p=0.841.</w:t>
            </w:r>
          </w:p>
        </w:tc>
      </w:tr>
      <w:tr w:rsidR="009F4623" w:rsidRPr="009F4623" w14:paraId="35305834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0FE0913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0DEBD4D0" w14:textId="77777777" w:rsidTr="00264343">
        <w:tc>
          <w:tcPr>
            <w:tcW w:w="1843" w:type="dxa"/>
          </w:tcPr>
          <w:p w14:paraId="1AB49F94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heske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Cheskes&lt;/Author&gt;&lt;Year&gt;2015&lt;/Year&gt;&lt;RecNum&gt;44&lt;/RecNum&gt;&lt;DisplayText&gt;&lt;style face="superscript" size="12"&gt;11&lt;/style&gt;&lt;/DisplayText&gt;&lt;record&gt;&lt;rec-number&gt;44&lt;/rec-number&gt;&lt;foreign-keys&gt;&lt;key app="EN" db-id="w5vpvwfr29txsle0dpcvrfxeww2fvtfppwts" timestamp="1578579739"&gt;44&lt;/key&gt;&lt;/foreign-keys&gt;&lt;ref-type name="Journal Article"&gt;17&lt;/ref-type&gt;&lt;contributors&gt;&lt;authors&gt;&lt;author&gt;Cheskes, Sheldon&lt;/author&gt;&lt;author&gt;Schmicker, Robert H.&lt;/author&gt;&lt;author&gt;Rea, Tom&lt;/author&gt;&lt;author&gt;Powell, Judy&lt;/author&gt;&lt;author&gt;Drennan, Ian R.&lt;/author&gt;&lt;author&gt;Kudenchuk, Peter&lt;/author&gt;&lt;author&gt;Vaillancourt, Christian&lt;/author&gt;&lt;author&gt;Conway, William&lt;/author&gt;&lt;author&gt;Stiell, Ian&lt;/author&gt;&lt;author&gt;Stub, Dion&lt;/author&gt;&lt;author&gt;Davis, Dan&lt;/author&gt;&lt;author&gt;Alexander, Noah&lt;/author&gt;&lt;author&gt;Christenson, Jim&lt;/author&gt;&lt;/authors&gt;&lt;/contributors&gt;&lt;titles&gt;&lt;title&gt;Chest compression fraction: A time dependent variable of survival in shockable out-of-hospital cardiac arrest&lt;/title&gt;&lt;secondary-title&gt;Resuscitation&lt;/secondary-title&gt;&lt;alt-title&gt;Resuscitation&lt;/alt-title&gt;&lt;/titles&gt;&lt;periodical&gt;&lt;full-title&gt;Resuscitation&lt;/full-title&gt;&lt;/periodical&gt;&lt;alt-periodical&gt;&lt;full-title&gt;Resuscitation&lt;/full-title&gt;&lt;/alt-periodical&gt;&lt;pages&gt;129-135&lt;/pages&gt;&lt;volume&gt;97&lt;/volume&gt;&lt;dates&gt;&lt;year&gt;2015&lt;/year&gt;&lt;/dates&gt;&lt;publisher&gt;Elsevier&lt;/publisher&gt;&lt;work-type&gt;10.1016/j.resuscitation.2015.07.003&lt;/work-type&gt;&lt;urls&gt;&lt;related-urls&gt;&lt;url&gt;http://linkinghub.elsevier.com/retrieve/pii/S0300957215003135&lt;/url&gt;&lt;/related-urls&gt;&lt;/urls&gt;&lt;electronic-resource-num&gt;papers3://publication/doi/10.1016/j.resuscitation.2015.07.003&lt;/electronic-resource-num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E5ABEB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11-2015)</w:t>
            </w:r>
          </w:p>
          <w:p w14:paraId="1A52628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59B4AF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119778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011</w:t>
            </w:r>
          </w:p>
          <w:p w14:paraId="7AF2509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3D09CC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F/VT and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 shock</w:t>
            </w:r>
          </w:p>
          <w:p w14:paraId="3BF268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5DAF1A3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‘&lt;80/min or &gt;120/min’ vs 80-120/min</w:t>
            </w:r>
          </w:p>
        </w:tc>
        <w:tc>
          <w:tcPr>
            <w:tcW w:w="4822" w:type="dxa"/>
          </w:tcPr>
          <w:p w14:paraId="218DA7F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with rate 80-120/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in (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&lt;80 or &gt;120/min’ as reference):</w:t>
            </w:r>
          </w:p>
          <w:p w14:paraId="52709AF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4F614CE" w14:textId="77777777" w:rsidR="009F4623" w:rsidRPr="009F4623" w:rsidRDefault="009F4623" w:rsidP="009F4623">
            <w:pPr>
              <w:pStyle w:val="ListParagraph"/>
              <w:numPr>
                <w:ilvl w:val="0"/>
                <w:numId w:val="2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Within 5 mins: 0.41 (95% CI 0.08-2.14)</w:t>
            </w:r>
          </w:p>
          <w:p w14:paraId="2F88EE37" w14:textId="77777777" w:rsidR="009F4623" w:rsidRPr="009F4623" w:rsidRDefault="009F4623" w:rsidP="009F4623">
            <w:pPr>
              <w:pStyle w:val="ListParagraph"/>
              <w:numPr>
                <w:ilvl w:val="0"/>
                <w:numId w:val="2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-10 mins: 0.91 (95% CI 0.45-1.83)</w:t>
            </w:r>
          </w:p>
          <w:p w14:paraId="3327837B" w14:textId="77777777" w:rsidR="009F4623" w:rsidRPr="009F4623" w:rsidRDefault="009F4623" w:rsidP="009F4623">
            <w:pPr>
              <w:pStyle w:val="ListParagraph"/>
              <w:numPr>
                <w:ilvl w:val="0"/>
                <w:numId w:val="2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 ROSC by 10 mins: 0.76 (9% CI 0.55-1.06)</w:t>
            </w:r>
          </w:p>
        </w:tc>
      </w:tr>
      <w:tr w:rsidR="009F4623" w:rsidRPr="009F4623" w14:paraId="04A28180" w14:textId="77777777" w:rsidTr="00264343">
        <w:tc>
          <w:tcPr>
            <w:tcW w:w="1843" w:type="dxa"/>
          </w:tcPr>
          <w:p w14:paraId="2B4FDBD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Hwang et al 201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Hwang&lt;/Author&gt;&lt;Year&gt;2016&lt;/Year&gt;&lt;RecNum&gt;816&lt;/RecNum&gt;&lt;DisplayText&gt;&lt;style face="superscript" size="12"&gt;15&lt;/style&gt;&lt;/DisplayText&gt;&lt;record&gt;&lt;rec-number&gt;816&lt;/rec-number&gt;&lt;foreign-keys&gt;&lt;key app="EN" db-id="w5vpvwfr29txsle0dpcvrfxeww2fvtfppwts" timestamp="1578579781"&gt;816&lt;/key&gt;&lt;/foreign-keys&gt;&lt;ref-type name="Journal Article"&gt;17&lt;/ref-type&gt;&lt;contributors&gt;&lt;authors&gt;&lt;author&gt;Hwang, S. O.&lt;/author&gt;&lt;author&gt;Cha, K. C.&lt;/author&gt;&lt;author&gt;Kim, K.&lt;/author&gt;&lt;author&gt;Jo, Y. H.&lt;/author&gt;&lt;author&gt;Chung, S. P.&lt;/author&gt;&lt;author&gt;You, J. S.&lt;/author&gt;&lt;author&gt;Shin, J.&lt;/author&gt;&lt;author&gt;Lee, H. J.&lt;/author&gt;&lt;author&gt;Park, Y. S.&lt;/author&gt;&lt;author&gt;Kim, S.&lt;/author&gt;&lt;author&gt;et al.,&lt;/author&gt;&lt;/authors&gt;&lt;/contributors&gt;&lt;titles&gt;&lt;title&gt;A Randomized Controlled Trial of Compression Rates during Cardiopulmonary Resuscitation&lt;/title&gt;&lt;secondary-title&gt;Journal of korean medical science&lt;/secondary-title&gt;&lt;/titles&gt;&lt;pages&gt;1491‐1498&lt;/pages&gt;&lt;volume&gt;31&lt;/volume&gt;&lt;number&gt;9&lt;/number&gt;&lt;keywords&gt;&lt;keyword&gt;Age Factors&lt;/keyword&gt;&lt;keyword&gt;Aged&lt;/keyword&gt;&lt;keyword&gt;Aged, 80 and over&lt;/keyword&gt;&lt;keyword&gt;Cardiopulmonary Resuscitation [*methods]&lt;/keyword&gt;&lt;keyword&gt;Emergency Medical Services&lt;/keyword&gt;&lt;keyword&gt;Female&lt;/keyword&gt;&lt;keyword&gt;Humans&lt;/keyword&gt;&lt;keyword&gt;Male&lt;/keyword&gt;&lt;keyword&gt;Middle Aged&lt;/keyword&gt;&lt;keyword&gt;Out‐of‐Hospital Cardiac Arrest [mortality, *therapy]&lt;/keyword&gt;&lt;keyword&gt;Patient Discharge&lt;/keyword&gt;&lt;keyword&gt;Sex Factors&lt;/keyword&gt;&lt;keyword&gt;Survival Analysis&lt;/keyword&gt;&lt;keyword&gt;Treatment Outcome&lt;/keyword&gt;&lt;/keywords&gt;&lt;dates&gt;&lt;year&gt;2016&lt;/year&gt;&lt;/dates&gt;&lt;accession-num&gt;CN-01382515&lt;/accession-num&gt;&lt;work-type&gt;Journal Article; Multicenter Study; Randomized Controlled Trial&lt;/work-type&gt;&lt;urls&gt;&lt;related-urls&gt;&lt;url&gt;https://www.cochranelibrary.com/central/doi/10.1002/central/CN-01382515/full&lt;/url&gt;&lt;/related-urls&gt;&lt;/urls&gt;&lt;custom3&gt;PUBMED 27510396&lt;/custom3&gt;&lt;electronic-resource-num&gt;10.3346/jkms.2016.31.9.1491&lt;/electronic-resource-num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1B1D4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Korea (2011-2012)</w:t>
            </w:r>
          </w:p>
          <w:p w14:paraId="0E3A7C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multi-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entr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CT</w:t>
            </w:r>
          </w:p>
          <w:p w14:paraId="74BC67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7AD4EC6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92</w:t>
            </w:r>
          </w:p>
          <w:p w14:paraId="557F66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385255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75F654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9 years</w:t>
            </w:r>
          </w:p>
        </w:tc>
        <w:tc>
          <w:tcPr>
            <w:tcW w:w="3805" w:type="dxa"/>
          </w:tcPr>
          <w:p w14:paraId="060F8B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120/min vs 100/min (following metronome prompt)</w:t>
            </w:r>
          </w:p>
        </w:tc>
        <w:tc>
          <w:tcPr>
            <w:tcW w:w="4822" w:type="dxa"/>
          </w:tcPr>
          <w:p w14:paraId="1D5C9A9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ROSC 50.7% (69/136) at 100/min vs 42.9% (67/156) at 120/min, difference between groups 7.8% (95% CI -3.7-19.2) p=0.183</w:t>
            </w:r>
          </w:p>
        </w:tc>
      </w:tr>
      <w:tr w:rsidR="009F4623" w:rsidRPr="009F4623" w14:paraId="67B8B473" w14:textId="77777777" w:rsidTr="00264343">
        <w:tc>
          <w:tcPr>
            <w:tcW w:w="1843" w:type="dxa"/>
          </w:tcPr>
          <w:p w14:paraId="694EB04A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Idris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I8L1llYXI+PFJl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I8L1llYXI+PFJl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ACDE7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5-2007)</w:t>
            </w:r>
          </w:p>
          <w:p w14:paraId="1843FE9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38ADEB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018FEA7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098</w:t>
            </w:r>
          </w:p>
          <w:p w14:paraId="092320C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3ADB0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5954A47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MS-treated</w:t>
            </w:r>
          </w:p>
          <w:p w14:paraId="1F371B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20 years</w:t>
            </w:r>
          </w:p>
        </w:tc>
        <w:tc>
          <w:tcPr>
            <w:tcW w:w="3805" w:type="dxa"/>
          </w:tcPr>
          <w:p w14:paraId="2023F5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&lt;80/min vs 80-140/min vs &gt;140/min</w:t>
            </w:r>
          </w:p>
        </w:tc>
        <w:tc>
          <w:tcPr>
            <w:tcW w:w="4822" w:type="dxa"/>
          </w:tcPr>
          <w:p w14:paraId="1E9A4F3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(80-140/min as reference):</w:t>
            </w:r>
          </w:p>
          <w:p w14:paraId="20DE716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0B0AC79" w14:textId="77777777" w:rsidR="009F4623" w:rsidRPr="009F4623" w:rsidRDefault="009F4623" w:rsidP="009F4623">
            <w:pPr>
              <w:pStyle w:val="ListParagraph"/>
              <w:numPr>
                <w:ilvl w:val="0"/>
                <w:numId w:val="4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1.18 (95% CI 0.78-1.79), p=0.79</w:t>
            </w:r>
          </w:p>
          <w:p w14:paraId="64D558B3" w14:textId="77777777" w:rsidR="009F4623" w:rsidRPr="009F4623" w:rsidRDefault="009F4623" w:rsidP="009F4623">
            <w:pPr>
              <w:pStyle w:val="ListParagraph"/>
              <w:numPr>
                <w:ilvl w:val="0"/>
                <w:numId w:val="4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1.01 (95% CI 0.72-1.41), p=0.96</w:t>
            </w:r>
          </w:p>
        </w:tc>
      </w:tr>
      <w:tr w:rsidR="009F4623" w:rsidRPr="009F4623" w14:paraId="1463B3EC" w14:textId="77777777" w:rsidTr="00264343">
        <w:tc>
          <w:tcPr>
            <w:tcW w:w="1843" w:type="dxa"/>
          </w:tcPr>
          <w:p w14:paraId="33EF8F6C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Idris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U8L1llYXI+PFJl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JZHJpczwvQXV0aG9yPjxZZWFyPjIwMTU8L1llYXI+PFJl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85DEE7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09)</w:t>
            </w:r>
          </w:p>
          <w:p w14:paraId="16910E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5D736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3C59FB1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371 overall; n=6,399 with chest compression depth data available</w:t>
            </w:r>
          </w:p>
          <w:p w14:paraId="6301A2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0B2B5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72EE79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lastRenderedPageBreak/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41CAC7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CC rate of &lt;80/min vs 80-99/min vs 100-119/min vs 120-139/min vs &gt;140/min</w:t>
            </w:r>
          </w:p>
        </w:tc>
        <w:tc>
          <w:tcPr>
            <w:tcW w:w="4822" w:type="dxa"/>
          </w:tcPr>
          <w:p w14:paraId="1B65F55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ROSC (100-119/min as reference), in a model </w:t>
            </w:r>
            <w:r w:rsidRPr="009F4623">
              <w:rPr>
                <w:rFonts w:ascii="Calibri" w:hAnsi="Calibri" w:cs="Calibri"/>
                <w:i/>
                <w:iCs/>
                <w:sz w:val="22"/>
                <w:szCs w:val="22"/>
              </w:rPr>
              <w:t>not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adjusted for CC depth and CC fraction (n=10371):</w:t>
            </w:r>
          </w:p>
          <w:p w14:paraId="3181132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FC9444B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1.10 (95% CI 0.86-1.40), p=0.447</w:t>
            </w:r>
          </w:p>
          <w:p w14:paraId="274DCBC3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1.03 (95% CI 0.92-1.16), p=0.558</w:t>
            </w:r>
          </w:p>
          <w:p w14:paraId="6E8EBB7F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120-139/min: 1.02 (95% CI 0.91-1.15), p=0.707</w:t>
            </w:r>
          </w:p>
          <w:p w14:paraId="74BBF829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0.99 (95% CI 0.81-1.21), p=0.932</w:t>
            </w:r>
          </w:p>
          <w:p w14:paraId="6A2C350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CFA47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ROSC (100-119/min as reference), in a model that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was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adjusted for CC depth and CC fraction (n=6399):</w:t>
            </w:r>
          </w:p>
          <w:p w14:paraId="68A12E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A758915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80/min: 0.97 (95% CI 0.74-1.27), p=0.811</w:t>
            </w:r>
          </w:p>
          <w:p w14:paraId="5A18B375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0.99 (95% CI 0.86-1.13), p=0.841</w:t>
            </w:r>
          </w:p>
          <w:p w14:paraId="00A97EA0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0-139/min: 0.98 (95% CI 0.82-1.16), p=0.781</w:t>
            </w:r>
          </w:p>
          <w:p w14:paraId="016B81EB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1.08 (95% CI 0.79-1.47), p=0.640</w:t>
            </w:r>
          </w:p>
        </w:tc>
      </w:tr>
      <w:tr w:rsidR="009F4623" w:rsidRPr="009F4623" w14:paraId="65068AB0" w14:textId="77777777" w:rsidTr="00264343">
        <w:tc>
          <w:tcPr>
            <w:tcW w:w="1843" w:type="dxa"/>
          </w:tcPr>
          <w:p w14:paraId="4FFA0F6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Kilgannon et al 2017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aWxnYW5ub248L0F1dGhvcj48WWVhcj4yMDE3PC9ZZWFy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aWxnYW5ub248L0F1dGhvcj48WWVhcj4yMDE3PC9ZZWFy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72DC97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3-2015)</w:t>
            </w:r>
          </w:p>
          <w:p w14:paraId="42975A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observational</w:t>
            </w:r>
          </w:p>
        </w:tc>
        <w:tc>
          <w:tcPr>
            <w:tcW w:w="1993" w:type="dxa"/>
          </w:tcPr>
          <w:p w14:paraId="4382A8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22</w:t>
            </w:r>
          </w:p>
          <w:p w14:paraId="06858FB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4CE7E3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witnessed</w:t>
            </w:r>
          </w:p>
          <w:p w14:paraId="77006B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6625647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rate of 100-120/min vs 121-140/min and &gt;140/min </w:t>
            </w:r>
          </w:p>
          <w:p w14:paraId="438D55B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01F52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urther analyses of 121-130/min, 131-140/min, 140-150/min and &gt;150/min vs 100-120/min</w:t>
            </w:r>
          </w:p>
        </w:tc>
        <w:tc>
          <w:tcPr>
            <w:tcW w:w="4822" w:type="dxa"/>
          </w:tcPr>
          <w:p w14:paraId="6CB2E1C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sustained for at least 20 mins (100-120/min as reference):</w:t>
            </w:r>
          </w:p>
          <w:p w14:paraId="258D6F7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DF9AA41" w14:textId="77777777" w:rsidR="009F4623" w:rsidRPr="009F4623" w:rsidRDefault="009F4623" w:rsidP="009F4623">
            <w:pPr>
              <w:pStyle w:val="ListParagraph"/>
              <w:numPr>
                <w:ilvl w:val="0"/>
                <w:numId w:val="5"/>
              </w:numPr>
              <w:ind w:left="174" w:hanging="174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21-140/min: 4.48 (95% CI 1.42-14.14), p=0.010</w:t>
            </w:r>
          </w:p>
          <w:p w14:paraId="2E0555C8" w14:textId="77777777" w:rsidR="009F4623" w:rsidRPr="009F4623" w:rsidRDefault="009F4623" w:rsidP="009F4623">
            <w:pPr>
              <w:pStyle w:val="ListParagraph"/>
              <w:numPr>
                <w:ilvl w:val="0"/>
                <w:numId w:val="5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40/min: 1.93 (95% CI 0.61-6.07), p=0.262</w:t>
            </w:r>
          </w:p>
          <w:p w14:paraId="1DB8AF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12428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sensitivity analyses (for ROSC sustained for at least 20 mins):</w:t>
            </w:r>
          </w:p>
          <w:p w14:paraId="732B40E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D66C952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21-130/min: 5.17 (95% CI 1.38-19.45), p=0.015</w:t>
            </w:r>
          </w:p>
          <w:p w14:paraId="4B462721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31-140/min: 4.21 (95% CI 1.28-13.84), p=0.018</w:t>
            </w:r>
          </w:p>
          <w:p w14:paraId="5D57FCBF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1-150/min: 2.03 (95% CI 0.61-6.78), p=0.247</w:t>
            </w:r>
          </w:p>
          <w:p w14:paraId="13880A79" w14:textId="77777777" w:rsidR="009F4623" w:rsidRPr="009F4623" w:rsidRDefault="009F4623" w:rsidP="009F4623">
            <w:pPr>
              <w:pStyle w:val="ListParagraph"/>
              <w:numPr>
                <w:ilvl w:val="0"/>
                <w:numId w:val="7"/>
              </w:numPr>
              <w:ind w:left="174" w:hanging="17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150/min: 1.78 (95% CI 0.52-6.15), p=0.360</w:t>
            </w:r>
          </w:p>
        </w:tc>
      </w:tr>
      <w:tr w:rsidR="009F4623" w:rsidRPr="009F4623" w14:paraId="7720A841" w14:textId="77777777" w:rsidTr="00264343">
        <w:tc>
          <w:tcPr>
            <w:tcW w:w="1843" w:type="dxa"/>
          </w:tcPr>
          <w:p w14:paraId="47036DC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ichol et al 202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99693E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5)</w:t>
            </w:r>
          </w:p>
          <w:p w14:paraId="50B5CC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981AF2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2F2935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547</w:t>
            </w:r>
          </w:p>
          <w:p w14:paraId="5AFEC9C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B8FD3B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57BB3B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44DDD40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hange in ROSC with every 10/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in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increase in CC rate</w:t>
            </w:r>
          </w:p>
          <w:p w14:paraId="0D1CFE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2C6D45E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ROSC at ED arrival: 1.01 (95% CI 0.95-1.06) </w:t>
            </w:r>
          </w:p>
        </w:tc>
      </w:tr>
      <w:tr w:rsidR="009F4623" w:rsidRPr="009F4623" w14:paraId="29FEFB24" w14:textId="77777777" w:rsidTr="00264343">
        <w:tc>
          <w:tcPr>
            <w:tcW w:w="1843" w:type="dxa"/>
          </w:tcPr>
          <w:p w14:paraId="3AE3BBED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illancourt et al 2020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lsbGFuY291cnQ8L0F1dGhvcj48WWVhcj4yMDIwPC9Z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lsbGFuY291cnQ8L0F1dGhvcj48WWVhcj4yMDIwPC9Z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DAD45B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7-2009, 2010-2011)</w:t>
            </w:r>
          </w:p>
          <w:p w14:paraId="0B5971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5B6FD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2BDD28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-12928</w:t>
            </w:r>
          </w:p>
          <w:p w14:paraId="5E73EB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01363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on-shockable</w:t>
            </w:r>
          </w:p>
          <w:p w14:paraId="22E3B8F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153BC2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30AB5C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CC rate ‘&lt;80/min or &gt;120/min’ vs 80-120/min</w:t>
            </w:r>
          </w:p>
        </w:tc>
        <w:tc>
          <w:tcPr>
            <w:tcW w:w="4822" w:type="dxa"/>
          </w:tcPr>
          <w:p w14:paraId="3919B34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(80-120/min vs ‘&lt;80/min or &gt;120/min): 1.03 (95% CI 0.93-1.13)</w:t>
            </w:r>
          </w:p>
        </w:tc>
      </w:tr>
      <w:tr w:rsidR="009F4623" w:rsidRPr="009F4623" w14:paraId="208444B4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5F559D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6E9B4A56" w14:textId="77777777" w:rsidTr="00264343">
        <w:tc>
          <w:tcPr>
            <w:tcW w:w="1843" w:type="dxa"/>
          </w:tcPr>
          <w:p w14:paraId="0D4C7EB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Kern 199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Kern&lt;/Author&gt;&lt;Year&gt;1992&lt;/Year&gt;&lt;RecNum&gt;9107&lt;/RecNum&gt;&lt;DisplayText&gt;&lt;style face="superscript" size="12"&gt;19&lt;/style&gt;&lt;/DisplayText&gt;&lt;record&gt;&lt;rec-number&gt;9107&lt;/rec-number&gt;&lt;foreign-keys&gt;&lt;key app="EN" db-id="w5vpvwfr29txsle0dpcvrfxeww2fvtfppwts" timestamp="1746357019"&gt;9107&lt;/key&gt;&lt;/foreign-keys&gt;&lt;ref-type name="Journal Article"&gt;17&lt;/ref-type&gt;&lt;contributors&gt;&lt;authors&gt;&lt;author&gt;Kern, K. B.&lt;/author&gt;&lt;author&gt;Sanders, A. B.&lt;/author&gt;&lt;author&gt;Raife, J.&lt;/author&gt;&lt;author&gt;Milander, M. M.&lt;/author&gt;&lt;author&gt;Otto, C. W.&lt;/author&gt;&lt;author&gt;Ewy, G. A.&lt;/author&gt;&lt;/authors&gt;&lt;/contributors&gt;&lt;auth-address&gt;Department of Medicine, University Medical Center, Tucson, AZ 85724.&lt;/auth-address&gt;&lt;titles&gt;&lt;title&gt;A study of chest compression rates during cardiopulmonary resuscitation in humans. The importance of rate-directed chest compressions&lt;/title&gt;&lt;secondary-title&gt;Arch Intern Med&lt;/secondary-title&gt;&lt;/titles&gt;&lt;periodical&gt;&lt;full-title&gt;Arch Intern Med&lt;/full-title&gt;&lt;/periodical&gt;&lt;pages&gt;145-9&lt;/pages&gt;&lt;volume&gt;152&lt;/volume&gt;&lt;number&gt;1&lt;/number&gt;&lt;keywords&gt;&lt;keyword&gt;Aged&lt;/keyword&gt;&lt;keyword&gt;Carbon Dioxide/*analysis&lt;/keyword&gt;&lt;keyword&gt;Female&lt;/keyword&gt;&lt;keyword&gt;Heart Arrest/*therapy&lt;/keyword&gt;&lt;keyword&gt;Humans&lt;/keyword&gt;&lt;keyword&gt;Male&lt;/keyword&gt;&lt;keyword&gt;Middle Aged&lt;/keyword&gt;&lt;keyword&gt;Prospective Studies&lt;/keyword&gt;&lt;keyword&gt;Resuscitation/*methods&lt;/keyword&gt;&lt;keyword&gt;Thorax/*physiopathology&lt;/keyword&gt;&lt;keyword&gt;Tidal Volume/*physiology&lt;/keyword&gt;&lt;/keywords&gt;&lt;dates&gt;&lt;year&gt;1992&lt;/year&gt;&lt;pub-dates&gt;&lt;date&gt;Jan&lt;/date&gt;&lt;/pub-dates&gt;&lt;/dates&gt;&lt;isbn&gt;0003-9926 (Print)&amp;#xD;0003-9926&lt;/isbn&gt;&lt;accession-num&gt;1728910&lt;/accession-num&gt;&lt;urls&gt;&lt;/urls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AA502D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15-month period, not stated)</w:t>
            </w:r>
          </w:p>
          <w:p w14:paraId="376B21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3F740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cross-over trial</w:t>
            </w:r>
          </w:p>
        </w:tc>
        <w:tc>
          <w:tcPr>
            <w:tcW w:w="1993" w:type="dxa"/>
          </w:tcPr>
          <w:p w14:paraId="5F778A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3</w:t>
            </w:r>
          </w:p>
          <w:p w14:paraId="0814AF4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22 in ED, one on a medical ward)</w:t>
            </w:r>
          </w:p>
          <w:p w14:paraId="1C959B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327779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2C6A43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</w:t>
            </w:r>
          </w:p>
          <w:p w14:paraId="03AF564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788E205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at 80/min vs 120/min</w:t>
            </w:r>
          </w:p>
          <w:p w14:paraId="7F7B59B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A2D664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PR commenced</w:t>
            </w:r>
          </w:p>
          <w:p w14:paraId="7AB9461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When ready: an audio tone at either 80/min or 120/min started. </w:t>
            </w:r>
          </w:p>
          <w:p w14:paraId="30C30F8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recorded at 60s and then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change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to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other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ate</w:t>
            </w:r>
          </w:p>
          <w:p w14:paraId="4637EE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recorded after another 60s </w:t>
            </w:r>
          </w:p>
          <w:p w14:paraId="6ACC89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Sequence changed every 48hrs in study period)</w:t>
            </w:r>
          </w:p>
          <w:p w14:paraId="43BD99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hen continued CPR without audio tone</w:t>
            </w:r>
          </w:p>
        </w:tc>
        <w:tc>
          <w:tcPr>
            <w:tcW w:w="4822" w:type="dxa"/>
          </w:tcPr>
          <w:p w14:paraId="5BAF494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2 (after 60s of 80/min vs 60s of 120/min), mean (SE)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: 13.0 (1.8) mmHg vs 15.0 (1.8) mmHg, p&lt;0.001</w:t>
            </w:r>
          </w:p>
        </w:tc>
      </w:tr>
      <w:tr w:rsidR="009F4623" w:rsidRPr="009F4623" w14:paraId="32FDB188" w14:textId="77777777" w:rsidTr="00264343">
        <w:tc>
          <w:tcPr>
            <w:tcW w:w="1843" w:type="dxa"/>
          </w:tcPr>
          <w:p w14:paraId="567FB6C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urphy 201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NdXJwaHk8L0F1dGhvcj48WWVhcj4yMDE2PC9ZZWFyPjxS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NdXJwaHk8L0F1dGhvcj48WWVhcj4yMDE2PC9ZZWFyPjxS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C9311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3)</w:t>
            </w:r>
          </w:p>
          <w:p w14:paraId="31138A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5BC29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2E828A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30</w:t>
            </w:r>
          </w:p>
          <w:p w14:paraId="6103E9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E0FB5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</w:t>
            </w:r>
          </w:p>
          <w:p w14:paraId="6BAF97B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4A5C638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56426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dults, median (range) age 68.5 years (22-95)</w:t>
            </w:r>
          </w:p>
        </w:tc>
        <w:tc>
          <w:tcPr>
            <w:tcW w:w="3805" w:type="dxa"/>
          </w:tcPr>
          <w:p w14:paraId="7E1AC77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hang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for every 10/min increase in CC rate starting from baseline rate of 75.9/min</w:t>
            </w:r>
          </w:p>
          <w:p w14:paraId="64634F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0E783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rst minute of EtCO2 post-intubation not recorded</w:t>
            </w:r>
          </w:p>
        </w:tc>
        <w:tc>
          <w:tcPr>
            <w:tcW w:w="4822" w:type="dxa"/>
          </w:tcPr>
          <w:p w14:paraId="5C9DC6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very 10/min increase, associated increas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in adjusted analyses:</w:t>
            </w:r>
          </w:p>
          <w:p w14:paraId="2BD31E9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5D496783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All cases (n=230): 1.7% (95% CI 0.2-3.1%), p=0.02</w:t>
            </w:r>
          </w:p>
          <w:p w14:paraId="6414F291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hockable (n=60): 1.9% (95% CI -0.3-4.2%), p=0.091</w:t>
            </w:r>
          </w:p>
          <w:p w14:paraId="12AA86AF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shockable (n=170): 1.7% (95% CI -0.2-3.6%), p=0.078</w:t>
            </w:r>
          </w:p>
        </w:tc>
      </w:tr>
      <w:tr w:rsidR="009F4623" w:rsidRPr="009F4623" w14:paraId="48CBAAE7" w14:textId="77777777" w:rsidTr="00264343">
        <w:tc>
          <w:tcPr>
            <w:tcW w:w="1843" w:type="dxa"/>
          </w:tcPr>
          <w:p w14:paraId="49906C9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Ornato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1988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Ornato&lt;/Author&gt;&lt;Year&gt;1988&lt;/Year&gt;&lt;RecNum&gt;2703&lt;/RecNum&gt;&lt;DisplayText&gt;&lt;style face="superscript" size="12"&gt;25&lt;/style&gt;&lt;/DisplayText&gt;&lt;record&gt;&lt;rec-number&gt;2703&lt;/rec-number&gt;&lt;foreign-keys&gt;&lt;key app="EN" db-id="w5vpvwfr29txsle0dpcvrfxeww2fvtfppwts" timestamp="1578579883"&gt;2703&lt;/key&gt;&lt;/foreign-keys&gt;&lt;ref-type name="Journal Article"&gt;17&lt;/ref-type&gt;&lt;contributors&gt;&lt;authors&gt;&lt;author&gt;Ornato, J. P.&lt;/author&gt;&lt;author&gt;Gonzalez, E. R.&lt;/author&gt;&lt;author&gt;Garnett, A. R.&lt;/author&gt;&lt;author&gt;Levine, R. L.&lt;/author&gt;&lt;author&gt;McClung, B. K.&lt;/author&gt;&lt;/authors&gt;&lt;/contributors&gt;&lt;auth-address&gt;(Ornato, Gonzalez, Garnett, Levine, McClung) Division of Cardiology, Department of Internal Medicine, School of Pharmacy, Medical College of Virginia, Richmond, VA 23298 United States&lt;/auth-address&gt;&lt;titles&gt;&lt;title&gt;Effect of cardiopulmonary resuscitation compression rate on end-tidal carbon dioxide concentration and arterial pressure in man&lt;/title&gt;&lt;secondary-title&gt;Critical Care Medicine&lt;/secondary-title&gt;&lt;/titles&gt;&lt;periodical&gt;&lt;full-title&gt;Critical Care Medicine&lt;/full-title&gt;&lt;/periodical&gt;&lt;pages&gt;241-245&lt;/pages&gt;&lt;volume&gt;16&lt;/volume&gt;&lt;number&gt;3&lt;/number&gt;&lt;dates&gt;&lt;year&gt;1988&lt;/year&gt;&lt;/dates&gt;&lt;urls&gt;&lt;related-urls&gt;&lt;url&gt;https://ovidsp.ovid.com/ovidweb.cgi?T=JS&amp;amp;CSC=Y&amp;amp;NEWS=N&amp;amp;PAGE=fulltext&amp;amp;D=emed4&amp;amp;AN=18081904&lt;/url&gt;&lt;/related-urls&gt;&lt;/urls&gt;&lt;remote-database-provider&gt;Ovid Technologies&lt;/remote-database-provider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4A2FA4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date not stated)</w:t>
            </w:r>
          </w:p>
          <w:p w14:paraId="3B6867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F5E82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spective cross-over trial</w:t>
            </w:r>
          </w:p>
          <w:p w14:paraId="57AE73F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5AA3EAD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8</w:t>
            </w:r>
          </w:p>
          <w:p w14:paraId="5D758D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01BE8A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05E560A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VF</w:t>
            </w:r>
          </w:p>
          <w:p w14:paraId="4BB988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EM) age 61 (4) years</w:t>
            </w:r>
          </w:p>
        </w:tc>
        <w:tc>
          <w:tcPr>
            <w:tcW w:w="3805" w:type="dxa"/>
          </w:tcPr>
          <w:p w14:paraId="27A3C5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of 60/min vs 80/min vs 100/min vs 120/min vs 140/min</w:t>
            </w:r>
          </w:p>
          <w:p w14:paraId="50D8E7A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C3C70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PR performed with mechanical CPR device</w:t>
            </w:r>
          </w:p>
        </w:tc>
        <w:tc>
          <w:tcPr>
            <w:tcW w:w="4822" w:type="dxa"/>
          </w:tcPr>
          <w:p w14:paraId="25B4AF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2, mean (SEM): 1.7% (0.2%) at 60/min and no significant difference at other CC rates, p-values not reported</w:t>
            </w:r>
          </w:p>
          <w:p w14:paraId="1FAF23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CE5A3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DBP in mmHg, mean (SEM): 23 (4) at 60/min and no significant difference at other CC rates, p-values not reported</w:t>
            </w:r>
          </w:p>
          <w:p w14:paraId="30C344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E2254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SBP in mmHg, mean (SEM): significantly higher at a chest compression rate of 60/min compared to rates of 100/120/140/min (p&lt;0.05 for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normali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values)</w:t>
            </w:r>
          </w:p>
          <w:p w14:paraId="160A5C0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67A65BF" w14:textId="77777777" w:rsidR="009F4623" w:rsidRPr="009F4623" w:rsidRDefault="009F4623" w:rsidP="009F4623">
            <w:pPr>
              <w:pStyle w:val="ListParagraph"/>
              <w:numPr>
                <w:ilvl w:val="0"/>
                <w:numId w:val="9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60/min: 59 (5)</w:t>
            </w:r>
          </w:p>
          <w:p w14:paraId="409E1000" w14:textId="77777777" w:rsidR="009F4623" w:rsidRPr="009F4623" w:rsidRDefault="009F4623" w:rsidP="009F4623">
            <w:pPr>
              <w:pStyle w:val="ListParagraph"/>
              <w:numPr>
                <w:ilvl w:val="0"/>
                <w:numId w:val="9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/min: 55 (5)</w:t>
            </w:r>
          </w:p>
          <w:p w14:paraId="0AD8B203" w14:textId="77777777" w:rsidR="009F4623" w:rsidRPr="009F4623" w:rsidRDefault="009F4623" w:rsidP="009F4623">
            <w:pPr>
              <w:pStyle w:val="ListParagraph"/>
              <w:numPr>
                <w:ilvl w:val="0"/>
                <w:numId w:val="9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00/min: 52 (4)</w:t>
            </w:r>
          </w:p>
          <w:p w14:paraId="3631C0AF" w14:textId="77777777" w:rsidR="009F4623" w:rsidRPr="009F4623" w:rsidRDefault="009F4623" w:rsidP="009F4623">
            <w:pPr>
              <w:pStyle w:val="ListParagraph"/>
              <w:numPr>
                <w:ilvl w:val="0"/>
                <w:numId w:val="9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0/min: 48 (4)</w:t>
            </w:r>
          </w:p>
          <w:p w14:paraId="2DB9B7C4" w14:textId="77777777" w:rsidR="009F4623" w:rsidRPr="009F4623" w:rsidRDefault="009F4623" w:rsidP="009F4623">
            <w:pPr>
              <w:pStyle w:val="ListParagraph"/>
              <w:numPr>
                <w:ilvl w:val="0"/>
                <w:numId w:val="9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/min: 46 (4)</w:t>
            </w:r>
          </w:p>
        </w:tc>
      </w:tr>
      <w:tr w:rsidR="009F4623" w:rsidRPr="009F4623" w14:paraId="1756EACA" w14:textId="77777777" w:rsidTr="00264343">
        <w:tc>
          <w:tcPr>
            <w:tcW w:w="1843" w:type="dxa"/>
          </w:tcPr>
          <w:p w14:paraId="48682B7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Sheak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F5791D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3D831F1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A4C15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3" w:type="dxa"/>
          </w:tcPr>
          <w:p w14:paraId="03E7D4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bookmarkStart w:id="0" w:name="_Hlk211783588"/>
            <w:r w:rsidRPr="009F4623">
              <w:rPr>
                <w:rFonts w:ascii="Calibri" w:hAnsi="Calibri" w:cs="Calibri"/>
                <w:sz w:val="22"/>
                <w:szCs w:val="22"/>
              </w:rPr>
              <w:t>n=583</w:t>
            </w:r>
          </w:p>
          <w:p w14:paraId="6FD3FA7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(n=227)</w:t>
            </w:r>
          </w:p>
          <w:p w14:paraId="323CEE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(n=356)</w:t>
            </w:r>
          </w:p>
          <w:bookmarkEnd w:id="0"/>
          <w:p w14:paraId="669DC4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-cause</w:t>
            </w:r>
          </w:p>
          <w:p w14:paraId="4D7B13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5B2FD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1.7 (16) for IHCA, 65.1 (17.6) for OHCA</w:t>
            </w:r>
          </w:p>
        </w:tc>
        <w:tc>
          <w:tcPr>
            <w:tcW w:w="3805" w:type="dxa"/>
          </w:tcPr>
          <w:p w14:paraId="3EAF59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/min increase in CC rate </w:t>
            </w:r>
          </w:p>
        </w:tc>
        <w:tc>
          <w:tcPr>
            <w:tcW w:w="4822" w:type="dxa"/>
          </w:tcPr>
          <w:p w14:paraId="680EB5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Reported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as: 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p=ns’ for rates between 90/min and 130/min for all cases and for OHCA, IHCA, shockable and non-shockable subgroups.</w:t>
            </w:r>
          </w:p>
        </w:tc>
      </w:tr>
      <w:tr w:rsidR="009F4623" w:rsidRPr="009F4623" w14:paraId="57E62F8E" w14:textId="77777777" w:rsidTr="00264343">
        <w:tc>
          <w:tcPr>
            <w:tcW w:w="1843" w:type="dxa"/>
          </w:tcPr>
          <w:p w14:paraId="7C7A0CB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De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oo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22</w:t>
            </w:r>
          </w:p>
          <w:p w14:paraId="7145BCD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De Roos&lt;/Author&gt;&lt;Year&gt;2022&lt;/Year&gt;&lt;RecNum&gt;9178&lt;/RecNum&gt;&lt;DisplayText&gt;&lt;style face="superscript" size="12"&gt;3&lt;/style&gt;&lt;/DisplayText&gt;&lt;record&gt;&lt;rec-number&gt;9178&lt;/rec-number&gt;&lt;foreign-keys&gt;&lt;key app="EN" db-id="w5vpvwfr29txsle0dpcvrfxeww2fvtfppwts" timestamp="1760866194"&gt;9178&lt;/key&gt;&lt;/foreign-keys&gt;&lt;ref-type name="Journal Article"&gt;17&lt;/ref-type&gt;&lt;contributors&gt;&lt;authors&gt;&lt;author&gt;De Roos, E &lt;/author&gt;&lt;author&gt;Vanwulpen, M&lt;/author&gt;&lt;author&gt;Hachimi-Idrissi, S&lt;/author&gt;&lt;/authors&gt;&lt;/contributors&gt;&lt;titles&gt;&lt;title&gt;Chest compression release velocity: An independent determinant of end-tidal carbon dioxide in out-of-hospital cardiac arrest&lt;/title&gt;&lt;secondary-title&gt;Am J Emerg Med&lt;/secondary-title&gt;&lt;/titles&gt;&lt;periodical&gt;&lt;full-title&gt;Am J Emerg Med&lt;/full-title&gt;&lt;abbr-1&gt;Am J Emerg Med&lt;/abbr-1&gt;&lt;/periodical&gt;&lt;pages&gt;71-75&lt;/pages&gt;&lt;volume&gt;54&lt;/volume&gt;&lt;dates&gt;&lt;year&gt;2022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B69619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lgium (2013-2020)</w:t>
            </w:r>
          </w:p>
          <w:p w14:paraId="34D1923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6E3B9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496360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7</w:t>
            </w:r>
          </w:p>
          <w:p w14:paraId="04723CB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D8F40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6BAB0F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C814B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4 years (16.1)</w:t>
            </w:r>
          </w:p>
          <w:p w14:paraId="27366F8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E61885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 patients with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measurements</w:t>
            </w:r>
          </w:p>
        </w:tc>
        <w:tc>
          <w:tcPr>
            <w:tcW w:w="3805" w:type="dxa"/>
          </w:tcPr>
          <w:p w14:paraId="2EB7C2C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/min increase in CC rate</w:t>
            </w:r>
          </w:p>
        </w:tc>
        <w:tc>
          <w:tcPr>
            <w:tcW w:w="4822" w:type="dxa"/>
          </w:tcPr>
          <w:p w14:paraId="5AB812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very 10/min increase associated with chang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of:</w:t>
            </w:r>
          </w:p>
          <w:p w14:paraId="62995A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038BCDF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verall: –0.7mmHg (95% CI –2.5 to 1.0), p&lt;0.210</w:t>
            </w:r>
          </w:p>
          <w:p w14:paraId="0BB293ED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hockable (n=11): 0.4mmHg (95% CI –1.4 to 2.2), p=0.403</w:t>
            </w:r>
          </w:p>
          <w:p w14:paraId="5CE1A790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Non-shockable: (n=36) −2.1mmHg (95% CI −2.8 to −1.3, p&lt;0.001</w:t>
            </w:r>
          </w:p>
        </w:tc>
      </w:tr>
      <w:tr w:rsidR="009F4623" w:rsidRPr="009F4623" w14:paraId="0D66C4CE" w14:textId="77777777" w:rsidTr="00264343">
        <w:tc>
          <w:tcPr>
            <w:tcW w:w="14606" w:type="dxa"/>
            <w:gridSpan w:val="5"/>
            <w:shd w:val="clear" w:color="auto" w:fill="000000" w:themeFill="text1"/>
          </w:tcPr>
          <w:p w14:paraId="34BB382C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INFANTS AND CHILDREN</w:t>
            </w:r>
          </w:p>
        </w:tc>
      </w:tr>
      <w:tr w:rsidR="009F4623" w:rsidRPr="009F4623" w14:paraId="158913DF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A98DDFD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outcome</w:t>
            </w:r>
          </w:p>
        </w:tc>
      </w:tr>
      <w:tr w:rsidR="009F4623" w:rsidRPr="009F4623" w14:paraId="094661CB" w14:textId="77777777" w:rsidTr="00264343">
        <w:tc>
          <w:tcPr>
            <w:tcW w:w="1843" w:type="dxa"/>
          </w:tcPr>
          <w:p w14:paraId="46CC07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8</w:t>
            </w:r>
          </w:p>
          <w:p w14:paraId="1C3A9B3D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F623E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July 2013-2016)</w:t>
            </w:r>
          </w:p>
          <w:p w14:paraId="4708E3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B0C96D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Observational, retrospective</w:t>
            </w:r>
          </w:p>
        </w:tc>
        <w:tc>
          <w:tcPr>
            <w:tcW w:w="1993" w:type="dxa"/>
          </w:tcPr>
          <w:p w14:paraId="6D0495A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164</w:t>
            </w:r>
          </w:p>
          <w:p w14:paraId="63EEA4D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553710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Term infants (37 weeks+ to 18 years)</w:t>
            </w:r>
          </w:p>
        </w:tc>
        <w:tc>
          <w:tcPr>
            <w:tcW w:w="3805" w:type="dxa"/>
          </w:tcPr>
          <w:p w14:paraId="3C6F4F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Compared CC rate 80-99/min vs 100-120/min vs 121-140/min vs &gt;140/min</w:t>
            </w:r>
          </w:p>
          <w:p w14:paraId="154837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E7528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Grouped CC rate 100-120 (compliant) vs all other rates (non-compliant)</w:t>
            </w:r>
          </w:p>
        </w:tc>
        <w:tc>
          <w:tcPr>
            <w:tcW w:w="4822" w:type="dxa"/>
          </w:tcPr>
          <w:p w14:paraId="3F9D69C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ARR for survival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paediatric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CPC 1-3 or no worsening from baseline) (100-120/min as reference):</w:t>
            </w:r>
          </w:p>
          <w:p w14:paraId="14EF619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E7EB797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80-99/min: 2.12 (95% CI 1.09-4.13, p=0.027)</w:t>
            </w:r>
          </w:p>
          <w:p w14:paraId="1E55F360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1.42 (95% CI 0.85-2.37), p=0.177</w:t>
            </w:r>
          </w:p>
          <w:p w14:paraId="62666358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+/min: 1.62 (95% CI 0.93-2.82), p=0.085</w:t>
            </w:r>
          </w:p>
          <w:p w14:paraId="0CFE0D06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 non-compliant: 1.54 (95% CI 0.96-2.49), p=0.246</w:t>
            </w:r>
          </w:p>
        </w:tc>
      </w:tr>
      <w:tr w:rsidR="009F4623" w:rsidRPr="009F4623" w14:paraId="7FF908B1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6C226E9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Survival to hospital discharge</w:t>
            </w:r>
          </w:p>
        </w:tc>
      </w:tr>
      <w:tr w:rsidR="009F4623" w:rsidRPr="009F4623" w14:paraId="77723457" w14:textId="77777777" w:rsidTr="00264343">
        <w:tc>
          <w:tcPr>
            <w:tcW w:w="1843" w:type="dxa"/>
          </w:tcPr>
          <w:p w14:paraId="0FCF61E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5</w:t>
            </w:r>
          </w:p>
          <w:p w14:paraId="21EC32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D53EF6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1813F3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08267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5C1CD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90</w:t>
            </w:r>
          </w:p>
          <w:p w14:paraId="66F135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EA5A24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434ED1C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00-120/min vs ‘&lt;100/min or &gt;120/min’</w:t>
            </w:r>
          </w:p>
        </w:tc>
        <w:tc>
          <w:tcPr>
            <w:tcW w:w="4822" w:type="dxa"/>
          </w:tcPr>
          <w:p w14:paraId="41D3DA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discharge (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&lt;100/min or &gt;120/min’ as reference): 1.14 (95% CI 0.51-2.53), p=0.76 (unadjusted 16.5% (23/141) vs 12.3% (30/249), p=0.25)</w:t>
            </w:r>
          </w:p>
        </w:tc>
      </w:tr>
      <w:tr w:rsidR="009F4623" w:rsidRPr="009F4623" w14:paraId="6B39B178" w14:textId="77777777" w:rsidTr="00264343">
        <w:tc>
          <w:tcPr>
            <w:tcW w:w="1843" w:type="dxa"/>
          </w:tcPr>
          <w:p w14:paraId="734EF7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8</w:t>
            </w:r>
          </w:p>
          <w:p w14:paraId="377E7F1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ADE06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July 2013-2016)</w:t>
            </w:r>
          </w:p>
          <w:p w14:paraId="02BB56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7FFFD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</w:tc>
        <w:tc>
          <w:tcPr>
            <w:tcW w:w="1993" w:type="dxa"/>
          </w:tcPr>
          <w:p w14:paraId="62A65D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64</w:t>
            </w:r>
          </w:p>
          <w:p w14:paraId="235739E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645448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erm infants (37 weeks+ to 18 years)</w:t>
            </w:r>
          </w:p>
        </w:tc>
        <w:tc>
          <w:tcPr>
            <w:tcW w:w="3805" w:type="dxa"/>
          </w:tcPr>
          <w:p w14:paraId="107AA99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ed CC rate 80-99/min vs 100-120/min vs 121-140/min vs &gt;140/min</w:t>
            </w:r>
          </w:p>
          <w:p w14:paraId="4CC7A3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1E3A29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Grouped CC rate 100-120 (compliant) vs all other rates (non-compliant)</w:t>
            </w:r>
          </w:p>
        </w:tc>
        <w:tc>
          <w:tcPr>
            <w:tcW w:w="4822" w:type="dxa"/>
          </w:tcPr>
          <w:p w14:paraId="34E0B69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RR for survival to hospital discharge (100-120/min as reference):</w:t>
            </w:r>
          </w:p>
          <w:p w14:paraId="2BC9D33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78B8B154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80-99/min: 1.92 (95% CI 1.13-3.29, p=0.017)</w:t>
            </w:r>
          </w:p>
          <w:p w14:paraId="6077E73D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1.15 (95% CI 0.74-1.80), p=0.527</w:t>
            </w:r>
          </w:p>
          <w:p w14:paraId="72EEF596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+/min: 1.31 (95% CI 0.79-2.18), p=0.293</w:t>
            </w:r>
          </w:p>
          <w:p w14:paraId="545060F2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 non-compliant: 1.27 (95% CI 0.96-1.92), p=0.257</w:t>
            </w:r>
          </w:p>
          <w:p w14:paraId="2AA3FBA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FFA2A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dian CC rate (survivors to hospital discharge vs non-survivors): 127.1 (IQR 110.8-140.3) vs 124.4 (IQR 114.9-138.1), p=0.774</w:t>
            </w:r>
          </w:p>
        </w:tc>
      </w:tr>
      <w:tr w:rsidR="009F4623" w:rsidRPr="009F4623" w14:paraId="625A71E0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1F5A32C5" w14:textId="77777777" w:rsidR="009F4623" w:rsidRPr="009F4623" w:rsidRDefault="009F4623" w:rsidP="00264343">
            <w:pPr>
              <w:tabs>
                <w:tab w:val="left" w:pos="1550"/>
              </w:tabs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58B8A9C2" w14:textId="77777777" w:rsidTr="00264343">
        <w:tc>
          <w:tcPr>
            <w:tcW w:w="1843" w:type="dxa"/>
          </w:tcPr>
          <w:p w14:paraId="42CF95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5</w:t>
            </w:r>
          </w:p>
          <w:p w14:paraId="309655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268CAF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593F2A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75779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21E342E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90</w:t>
            </w:r>
          </w:p>
          <w:p w14:paraId="268A71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82112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17C85F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00-120/min vs ‘&lt;100/min or &gt;120/min’</w:t>
            </w:r>
          </w:p>
        </w:tc>
        <w:tc>
          <w:tcPr>
            <w:tcW w:w="4822" w:type="dxa"/>
          </w:tcPr>
          <w:p w14:paraId="7CF8329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24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hours (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&lt;100/min or &gt;120/min’ as reference): 1.07 (95% CI 0.61-1.89), p=0.80, (unadjusted 30.2% (42/141) vs 25.8% (63/249), p=0.35)</w:t>
            </w:r>
          </w:p>
        </w:tc>
      </w:tr>
      <w:tr w:rsidR="009F4623" w:rsidRPr="009F4623" w14:paraId="49DAC28B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F55639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676C1850" w14:textId="77777777" w:rsidTr="00264343">
        <w:tc>
          <w:tcPr>
            <w:tcW w:w="1843" w:type="dxa"/>
          </w:tcPr>
          <w:p w14:paraId="68661FC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5</w:t>
            </w:r>
          </w:p>
          <w:p w14:paraId="30DE8B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4A08E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7E957E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815EE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Observational, prospective</w:t>
            </w:r>
          </w:p>
        </w:tc>
        <w:tc>
          <w:tcPr>
            <w:tcW w:w="1993" w:type="dxa"/>
          </w:tcPr>
          <w:p w14:paraId="0C78A9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390</w:t>
            </w:r>
          </w:p>
          <w:p w14:paraId="0C0626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30F6F1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6226ADC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00-120/min vs ‘&lt;100/min or &gt;120/min’</w:t>
            </w:r>
          </w:p>
        </w:tc>
        <w:tc>
          <w:tcPr>
            <w:tcW w:w="4822" w:type="dxa"/>
          </w:tcPr>
          <w:p w14:paraId="00E4DFD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ROSC (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&lt;100/min or &gt;120/min’ as reference): 1.50 (95% CI 0.88-2.54), p=0.13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lastRenderedPageBreak/>
              <w:t>(unadjusted 39.7% (56/141) vs 27.3% (68/249), p=0.01)</w:t>
            </w:r>
          </w:p>
        </w:tc>
      </w:tr>
      <w:tr w:rsidR="009F4623" w:rsidRPr="009F4623" w14:paraId="1A846319" w14:textId="77777777" w:rsidTr="00264343">
        <w:tc>
          <w:tcPr>
            <w:tcW w:w="1843" w:type="dxa"/>
          </w:tcPr>
          <w:p w14:paraId="38EDB3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utton et al 2018</w:t>
            </w:r>
          </w:p>
          <w:p w14:paraId="1216516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D3E99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July 2013-2016)</w:t>
            </w:r>
          </w:p>
          <w:p w14:paraId="6599EB2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CDEC2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</w:tc>
        <w:tc>
          <w:tcPr>
            <w:tcW w:w="1993" w:type="dxa"/>
          </w:tcPr>
          <w:p w14:paraId="68E912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64</w:t>
            </w:r>
          </w:p>
          <w:p w14:paraId="506A5F5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1BD9AD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erm infants (37 weeks+ to 18 years)</w:t>
            </w:r>
          </w:p>
        </w:tc>
        <w:tc>
          <w:tcPr>
            <w:tcW w:w="3805" w:type="dxa"/>
          </w:tcPr>
          <w:p w14:paraId="08DC60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ed CC rate 80-99/min vs 100-120/min vs 121-140/min vs &gt;140/min</w:t>
            </w:r>
          </w:p>
          <w:p w14:paraId="097BD75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F0130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Grouped CC rate 100-120 (compliant) vs all other rates (non-compliant)</w:t>
            </w:r>
          </w:p>
        </w:tc>
        <w:tc>
          <w:tcPr>
            <w:tcW w:w="4822" w:type="dxa"/>
          </w:tcPr>
          <w:p w14:paraId="1BAE56B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RR for ROSC (100-120/min as reference):</w:t>
            </w:r>
          </w:p>
          <w:p w14:paraId="0A40CD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3184B03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1.34 (95% CI 0.98-1.82, p=0.069)</w:t>
            </w:r>
          </w:p>
          <w:p w14:paraId="0602B60B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0.92 (95% CI 0.72-1.18), p=0.511</w:t>
            </w:r>
          </w:p>
          <w:p w14:paraId="310E7287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+/min: 1.13 (95% CI 0.89-1.43), p=0.322</w:t>
            </w:r>
          </w:p>
          <w:p w14:paraId="124C772B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 non-compliant: 1.02 (95% CI 0.83-1.25), p=0.876</w:t>
            </w:r>
          </w:p>
        </w:tc>
      </w:tr>
      <w:tr w:rsidR="009F4623" w:rsidRPr="009F4623" w14:paraId="4D5E0121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63DA6B9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479F32FD" w14:textId="77777777" w:rsidTr="00264343">
        <w:tc>
          <w:tcPr>
            <w:tcW w:w="1843" w:type="dxa"/>
          </w:tcPr>
          <w:p w14:paraId="2A5E2C33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Berg et al 199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Berg&lt;/Author&gt;&lt;Year&gt;1994&lt;/Year&gt;&lt;RecNum&gt;9119&lt;/RecNum&gt;&lt;DisplayText&gt;&lt;style face="superscript" size="12"&gt;43&lt;/style&gt;&lt;/DisplayText&gt;&lt;record&gt;&lt;rec-number&gt;9119&lt;/rec-number&gt;&lt;foreign-keys&gt;&lt;key app="EN" db-id="w5vpvwfr29txsle0dpcvrfxeww2fvtfppwts" timestamp="1746357787"&gt;9119&lt;/key&gt;&lt;/foreign-keys&gt;&lt;ref-type name="Journal Article"&gt;17&lt;/ref-type&gt;&lt;contributors&gt;&lt;authors&gt;&lt;author&gt;Berg, R. A.&lt;/author&gt;&lt;author&gt;Sanders, A. B.&lt;/author&gt;&lt;author&gt;Milander, M.&lt;/author&gt;&lt;author&gt;Tellez, D.&lt;/author&gt;&lt;author&gt;Liu, P.&lt;/author&gt;&lt;author&gt;Beyda, D.&lt;/author&gt;&lt;/authors&gt;&lt;/contributors&gt;&lt;auth-address&gt;University of Arizona College of Medicine, Department of Pediatrics, USA.&lt;/auth-address&gt;&lt;titles&gt;&lt;title&gt;Efficacy of audio-prompted rate guidance in improving resuscitator performance of cardiopulmonary resuscitation on children&lt;/title&gt;&lt;secondary-title&gt;Acad Emerg Med&lt;/secondary-title&gt;&lt;/titles&gt;&lt;periodical&gt;&lt;full-title&gt;Acad Emerg Med&lt;/full-title&gt;&lt;abbr-1&gt;Acad Emerg Med&lt;/abbr-1&gt;&lt;/periodical&gt;&lt;pages&gt;35-40&lt;/pages&gt;&lt;volume&gt;1&lt;/volume&gt;&lt;number&gt;1&lt;/number&gt;&lt;keywords&gt;&lt;keyword&gt;Carbon Dioxide&lt;/keyword&gt;&lt;keyword&gt;Cardiopulmonary Resuscitation/*methods&lt;/keyword&gt;&lt;keyword&gt;Child, Preschool&lt;/keyword&gt;&lt;keyword&gt;Cross-Over Studies&lt;/keyword&gt;&lt;keyword&gt;Evaluation Studies as Topic&lt;/keyword&gt;&lt;keyword&gt;Female&lt;/keyword&gt;&lt;keyword&gt;Humans&lt;/keyword&gt;&lt;keyword&gt;Infant&lt;/keyword&gt;&lt;keyword&gt;Lung Volume Measurements&lt;/keyword&gt;&lt;keyword&gt;Male&lt;/keyword&gt;&lt;keyword&gt;Prospective Studies&lt;/keyword&gt;&lt;keyword&gt;*Tape Recording&lt;/keyword&gt;&lt;/keywords&gt;&lt;dates&gt;&lt;year&gt;1994&lt;/year&gt;&lt;pub-dates&gt;&lt;date&gt;Jan-Feb&lt;/date&gt;&lt;/pub-dates&gt;&lt;/dates&gt;&lt;isbn&gt;1069-6563 (Print)&amp;#xD;1069-6563&lt;/isbn&gt;&lt;accession-num&gt;7621151&lt;/accession-num&gt;&lt;urls&gt;&lt;/urls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9D278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1990-1992)</w:t>
            </w:r>
          </w:p>
          <w:p w14:paraId="1A73BC6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50FC1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ross-over study</w:t>
            </w:r>
          </w:p>
        </w:tc>
        <w:tc>
          <w:tcPr>
            <w:tcW w:w="1993" w:type="dxa"/>
          </w:tcPr>
          <w:p w14:paraId="286C8B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</w:t>
            </w:r>
          </w:p>
          <w:p w14:paraId="672207D7" w14:textId="77777777" w:rsidR="009F4623" w:rsidRPr="009F4623" w:rsidRDefault="009F4623" w:rsidP="00264343">
            <w:pPr>
              <w:tabs>
                <w:tab w:val="left" w:pos="910"/>
              </w:tabs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  <w:r w:rsidRPr="009F4623">
              <w:rPr>
                <w:rFonts w:ascii="Calibri" w:hAnsi="Calibri" w:cs="Calibri"/>
                <w:sz w:val="22"/>
                <w:szCs w:val="22"/>
              </w:rPr>
              <w:tab/>
            </w:r>
          </w:p>
          <w:p w14:paraId="1F93AC4F" w14:textId="77777777" w:rsidR="009F4623" w:rsidRPr="009F4623" w:rsidRDefault="009F4623" w:rsidP="00264343">
            <w:pPr>
              <w:tabs>
                <w:tab w:val="left" w:pos="910"/>
              </w:tabs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 asystole or PEA</w:t>
            </w:r>
          </w:p>
          <w:p w14:paraId="7F460712" w14:textId="77777777" w:rsidR="009F4623" w:rsidRPr="009F4623" w:rsidRDefault="009F4623" w:rsidP="00264343">
            <w:pPr>
              <w:tabs>
                <w:tab w:val="left" w:pos="910"/>
              </w:tabs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</w:t>
            </w:r>
          </w:p>
          <w:p w14:paraId="3C8A3C7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2-36 months</w:t>
            </w:r>
          </w:p>
        </w:tc>
        <w:tc>
          <w:tcPr>
            <w:tcW w:w="3805" w:type="dxa"/>
          </w:tcPr>
          <w:p w14:paraId="1E3E960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40/min vs 100/min</w:t>
            </w:r>
          </w:p>
          <w:p w14:paraId="620F04A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53260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 minute at each rate, then switched</w:t>
            </w:r>
          </w:p>
          <w:p w14:paraId="28B27B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measured at end of the minute</w:t>
            </w:r>
          </w:p>
        </w:tc>
        <w:tc>
          <w:tcPr>
            <w:tcW w:w="4822" w:type="dxa"/>
          </w:tcPr>
          <w:p w14:paraId="6249E33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, mean (SD), 140/min vs 100/min: 11mmHg (12) vs 12mmHg (7), p=’not significant’</w:t>
            </w:r>
          </w:p>
        </w:tc>
      </w:tr>
      <w:tr w:rsidR="009F4623" w:rsidRPr="009F4623" w14:paraId="08A11032" w14:textId="77777777" w:rsidTr="00264343">
        <w:tc>
          <w:tcPr>
            <w:tcW w:w="1843" w:type="dxa"/>
          </w:tcPr>
          <w:p w14:paraId="4173E49C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61600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1)</w:t>
            </w:r>
          </w:p>
          <w:p w14:paraId="651281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210A7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23FB056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</w:t>
            </w:r>
          </w:p>
          <w:p w14:paraId="700C2D2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</w:t>
            </w:r>
          </w:p>
          <w:p w14:paraId="1E2DAD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.75 – 17 years (median 14 years)</w:t>
            </w:r>
          </w:p>
        </w:tc>
        <w:tc>
          <w:tcPr>
            <w:tcW w:w="3805" w:type="dxa"/>
          </w:tcPr>
          <w:p w14:paraId="5958859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 xml:space="preserve"> 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00/min vs &lt;100/min</w:t>
            </w:r>
          </w:p>
          <w:p w14:paraId="340AA6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7AA635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rterial catheter in place to measure blood pressure</w:t>
            </w:r>
          </w:p>
        </w:tc>
        <w:tc>
          <w:tcPr>
            <w:tcW w:w="4822" w:type="dxa"/>
          </w:tcPr>
          <w:p w14:paraId="7EB0F40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S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80 (CC rate &lt;100/min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.32 (1.04-1.66), p=0.02</w:t>
            </w:r>
          </w:p>
          <w:p w14:paraId="658F06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B034CAB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D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30 (CC rate &lt;100/min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2.15 (95% CI 1.65-2.80), p&lt;0.001</w:t>
            </w:r>
          </w:p>
        </w:tc>
      </w:tr>
      <w:tr w:rsidR="009F4623" w:rsidRPr="009F4623" w14:paraId="1EE79CF3" w14:textId="77777777" w:rsidTr="00264343">
        <w:tc>
          <w:tcPr>
            <w:tcW w:w="1843" w:type="dxa"/>
          </w:tcPr>
          <w:p w14:paraId="25F6FA0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8</w:t>
            </w:r>
          </w:p>
          <w:p w14:paraId="0EE18F72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4PC9ZZWFyPjxS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E48B9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July 2013-2016)</w:t>
            </w:r>
          </w:p>
          <w:p w14:paraId="470C6F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30FD21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</w:tc>
        <w:tc>
          <w:tcPr>
            <w:tcW w:w="1993" w:type="dxa"/>
          </w:tcPr>
          <w:p w14:paraId="50FC011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64</w:t>
            </w:r>
          </w:p>
          <w:p w14:paraId="6EC3B54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650EA6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erm infants (37 weeks+ to 18 years)</w:t>
            </w:r>
          </w:p>
        </w:tc>
        <w:tc>
          <w:tcPr>
            <w:tcW w:w="3805" w:type="dxa"/>
          </w:tcPr>
          <w:p w14:paraId="7E074BE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ed CC rate 80-99/min vs 100-120/min vs 121-140/min vs &gt;140/min</w:t>
            </w:r>
          </w:p>
          <w:p w14:paraId="78F88F1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295ACE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Grouped CC rate 100-120 (compliant) vs all other rates (non-compliant)</w:t>
            </w:r>
          </w:p>
        </w:tc>
        <w:tc>
          <w:tcPr>
            <w:tcW w:w="4822" w:type="dxa"/>
          </w:tcPr>
          <w:p w14:paraId="73182F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oint estimates (95% CI) for change in SBP and DBP pressure, compared to 100-120/min as reference:</w:t>
            </w:r>
          </w:p>
          <w:p w14:paraId="01DD8A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B17459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SBP</w:t>
            </w:r>
          </w:p>
          <w:p w14:paraId="36D66E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B4EAD63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2.55 (−4.57 to 9.68), p=0.483</w:t>
            </w:r>
          </w:p>
          <w:p w14:paraId="745E8967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21-140/min: −4.07 (−7.17 to −0.97), p=0.01</w:t>
            </w:r>
          </w:p>
          <w:p w14:paraId="69CA1779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+/min: −4.57 (−9.63 to 0.50), p=0.077</w:t>
            </w:r>
          </w:p>
          <w:p w14:paraId="08F35B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7B1918F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DBP</w:t>
            </w:r>
          </w:p>
          <w:p w14:paraId="0CE06F9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9269B73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0-99/min: −1.33 (−3.53 to 0.87), p=0.237</w:t>
            </w:r>
          </w:p>
          <w:p w14:paraId="79265434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121-140/min: 0.15 (−1.08 to 1.38), p=0.813</w:t>
            </w:r>
          </w:p>
          <w:p w14:paraId="4E794F64" w14:textId="77777777" w:rsidR="009F4623" w:rsidRPr="009F4623" w:rsidRDefault="009F4623" w:rsidP="009F4623">
            <w:pPr>
              <w:pStyle w:val="ListParagraph"/>
              <w:numPr>
                <w:ilvl w:val="0"/>
                <w:numId w:val="10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40+/min: 1.62 (0.93 to 2.82), p=0.099</w:t>
            </w:r>
          </w:p>
        </w:tc>
      </w:tr>
    </w:tbl>
    <w:p w14:paraId="5DBF3E87" w14:textId="77777777" w:rsidR="00165E93" w:rsidRPr="009F4623" w:rsidRDefault="00165E93">
      <w:pPr>
        <w:rPr>
          <w:rFonts w:asciiTheme="majorHAnsi" w:hAnsiTheme="majorHAnsi" w:cs="Calibri"/>
          <w:sz w:val="22"/>
          <w:szCs w:val="22"/>
        </w:rPr>
      </w:pPr>
    </w:p>
    <w:p w14:paraId="3FFD99F1" w14:textId="7F0794B4" w:rsidR="009F4623" w:rsidRPr="009F4623" w:rsidRDefault="009F4623">
      <w:pPr>
        <w:spacing w:after="160" w:line="259" w:lineRule="auto"/>
        <w:rPr>
          <w:rFonts w:asciiTheme="majorHAnsi" w:hAnsiTheme="majorHAnsi" w:cs="Calibri"/>
          <w:sz w:val="22"/>
          <w:szCs w:val="22"/>
        </w:rPr>
      </w:pPr>
      <w:r w:rsidRPr="009F4623">
        <w:rPr>
          <w:rFonts w:asciiTheme="majorHAnsi" w:hAnsiTheme="majorHAnsi" w:cs="Calibri"/>
          <w:sz w:val="22"/>
          <w:szCs w:val="22"/>
        </w:rPr>
        <w:br w:type="page"/>
      </w:r>
    </w:p>
    <w:tbl>
      <w:tblPr>
        <w:tblStyle w:val="TableGrid"/>
        <w:tblW w:w="31570" w:type="dxa"/>
        <w:tblInd w:w="-5" w:type="dxa"/>
        <w:tblLook w:val="04A0" w:firstRow="1" w:lastRow="0" w:firstColumn="1" w:lastColumn="0" w:noHBand="0" w:noVBand="1"/>
      </w:tblPr>
      <w:tblGrid>
        <w:gridCol w:w="1843"/>
        <w:gridCol w:w="2143"/>
        <w:gridCol w:w="1993"/>
        <w:gridCol w:w="3805"/>
        <w:gridCol w:w="4822"/>
        <w:gridCol w:w="4241"/>
        <w:gridCol w:w="4241"/>
        <w:gridCol w:w="4241"/>
        <w:gridCol w:w="4241"/>
      </w:tblGrid>
      <w:tr w:rsidR="009F4623" w:rsidRPr="009F4623" w14:paraId="0B86BFEF" w14:textId="77777777" w:rsidTr="00264343">
        <w:trPr>
          <w:gridAfter w:val="7"/>
          <w:wAfter w:w="27584" w:type="dxa"/>
          <w:trHeight w:val="404"/>
        </w:trPr>
        <w:tc>
          <w:tcPr>
            <w:tcW w:w="3986" w:type="dxa"/>
            <w:gridSpan w:val="2"/>
            <w:vAlign w:val="center"/>
          </w:tcPr>
          <w:p w14:paraId="288B8554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CHEST COMPRESSION DEPTH</w:t>
            </w:r>
          </w:p>
        </w:tc>
      </w:tr>
      <w:tr w:rsidR="009F4623" w:rsidRPr="009F4623" w14:paraId="1ED29733" w14:textId="77777777" w:rsidTr="00264343">
        <w:trPr>
          <w:gridAfter w:val="4"/>
          <w:wAfter w:w="16964" w:type="dxa"/>
          <w:tblHeader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4B7DF43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Author, year</w:t>
            </w:r>
          </w:p>
        </w:tc>
        <w:tc>
          <w:tcPr>
            <w:tcW w:w="21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3A0DB06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Design, country, year</w:t>
            </w:r>
          </w:p>
        </w:tc>
        <w:tc>
          <w:tcPr>
            <w:tcW w:w="199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3A35268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3805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2413CAFB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Intervention / Comparator</w:t>
            </w:r>
          </w:p>
        </w:tc>
        <w:tc>
          <w:tcPr>
            <w:tcW w:w="482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265ED30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Key findings</w:t>
            </w:r>
          </w:p>
        </w:tc>
      </w:tr>
      <w:tr w:rsidR="009F4623" w:rsidRPr="009F4623" w14:paraId="4FAD187F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tcBorders>
              <w:top w:val="single" w:sz="4" w:space="0" w:color="auto"/>
            </w:tcBorders>
            <w:shd w:val="clear" w:color="auto" w:fill="000000" w:themeFill="text1"/>
          </w:tcPr>
          <w:p w14:paraId="0FFF4956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ADULTS</w:t>
            </w:r>
          </w:p>
        </w:tc>
      </w:tr>
      <w:tr w:rsidR="009F4623" w:rsidRPr="009F4623" w14:paraId="72AA5F0B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E91991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function</w:t>
            </w:r>
          </w:p>
        </w:tc>
      </w:tr>
      <w:tr w:rsidR="009F4623" w:rsidRPr="009F4623" w14:paraId="2A8051D6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D0D0D7A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8CACB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26DF613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2A260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0A5B80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734AB1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37D07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3EA81E3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529B413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&lt;38mm vs 38-50.9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</w:t>
            </w:r>
          </w:p>
        </w:tc>
        <w:tc>
          <w:tcPr>
            <w:tcW w:w="4822" w:type="dxa"/>
          </w:tcPr>
          <w:p w14:paraId="2922187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at hospital discharge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functional outcome (CPC 1-2) (38-50.9mm as reference)</w:t>
            </w:r>
          </w:p>
          <w:p w14:paraId="1C11C1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04AB256" w14:textId="77777777" w:rsidR="009F4623" w:rsidRPr="009F4623" w:rsidRDefault="009F4623" w:rsidP="009F4623">
            <w:pPr>
              <w:pStyle w:val="ListParagraph"/>
              <w:numPr>
                <w:ilvl w:val="0"/>
                <w:numId w:val="14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38mm: 5.00 (95% CI 0.44-57.1)</w:t>
            </w:r>
          </w:p>
          <w:p w14:paraId="7CA88161" w14:textId="77777777" w:rsidR="009F4623" w:rsidRPr="009F4623" w:rsidRDefault="009F4623" w:rsidP="009F4623">
            <w:pPr>
              <w:pStyle w:val="ListParagraph"/>
              <w:numPr>
                <w:ilvl w:val="0"/>
                <w:numId w:val="14"/>
              </w:numPr>
              <w:spacing w:line="276" w:lineRule="auto"/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: 7.74 (95% CI 0.63-94.7)</w:t>
            </w:r>
          </w:p>
          <w:p w14:paraId="6778550E" w14:textId="77777777" w:rsidR="009F4623" w:rsidRPr="009F4623" w:rsidRDefault="009F4623" w:rsidP="00264343">
            <w:pPr>
              <w:pStyle w:val="ListParagraph"/>
              <w:spacing w:line="276" w:lineRule="auto"/>
              <w:ind w:left="180"/>
              <w:rPr>
                <w:rFonts w:ascii="Calibri" w:hAnsi="Calibri" w:cs="Calibri"/>
                <w:sz w:val="22"/>
                <w:szCs w:val="22"/>
              </w:rPr>
            </w:pPr>
          </w:p>
          <w:p w14:paraId="0E63ECCE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functional outcome (CPC 1-2) (every 5mm increase in CC depth): 1.30 (95% CI 1.00-1.70).</w:t>
            </w:r>
          </w:p>
        </w:tc>
      </w:tr>
      <w:tr w:rsidR="009F4623" w:rsidRPr="009F4623" w14:paraId="2B008A8D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17D03EA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hospital discharge / 30 days / one month</w:t>
            </w:r>
          </w:p>
        </w:tc>
      </w:tr>
      <w:tr w:rsidR="009F4623" w:rsidRPr="009F4623" w14:paraId="16FA3779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4ECFFC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Järvenpää et al 202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C1DF85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nland (2018-2021)</w:t>
            </w:r>
          </w:p>
          <w:p w14:paraId="44CD7DA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A5AF55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 analysis of prospectively collected data</w:t>
            </w:r>
          </w:p>
        </w:tc>
        <w:tc>
          <w:tcPr>
            <w:tcW w:w="1993" w:type="dxa"/>
          </w:tcPr>
          <w:p w14:paraId="2E82095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81</w:t>
            </w:r>
          </w:p>
          <w:p w14:paraId="4DADB53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, EMS-treated, 2+ mins of data available</w:t>
            </w:r>
          </w:p>
          <w:p w14:paraId="1C0E9C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7786B0E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053EC2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of &lt;5c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cm</w:t>
            </w:r>
          </w:p>
        </w:tc>
        <w:tc>
          <w:tcPr>
            <w:tcW w:w="4822" w:type="dxa"/>
          </w:tcPr>
          <w:p w14:paraId="53C4F8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30 days (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cm as reference):</w:t>
            </w:r>
          </w:p>
          <w:p w14:paraId="467213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167677F" w14:textId="77777777" w:rsidR="009F4623" w:rsidRPr="009F4623" w:rsidRDefault="009F4623" w:rsidP="009F4623">
            <w:pPr>
              <w:pStyle w:val="ListParagraph"/>
              <w:numPr>
                <w:ilvl w:val="0"/>
                <w:numId w:val="3"/>
              </w:numPr>
              <w:ind w:left="181" w:hanging="181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5cm: 0.98 (95% CI 0.96-1.00), p=0.083</w:t>
            </w:r>
          </w:p>
        </w:tc>
      </w:tr>
      <w:tr w:rsidR="009F4623" w:rsidRPr="009F4623" w14:paraId="1E99363F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182EE99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ichol et al 202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AC4D8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5)</w:t>
            </w:r>
          </w:p>
          <w:p w14:paraId="4CB422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59449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14E3CE4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547</w:t>
            </w:r>
          </w:p>
          <w:p w14:paraId="026E40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AA6C6F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4B2C7D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04DE35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&lt;38mm vs 38-51mm and &gt;51mm</w:t>
            </w:r>
          </w:p>
          <w:p w14:paraId="5BAFDA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46DF3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&lt;50mm vs 50-60mm vs &gt;60mm</w:t>
            </w:r>
          </w:p>
        </w:tc>
        <w:tc>
          <w:tcPr>
            <w:tcW w:w="4822" w:type="dxa"/>
          </w:tcPr>
          <w:p w14:paraId="0931294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&lt;38mm as reference):</w:t>
            </w:r>
          </w:p>
          <w:p w14:paraId="3E08260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9A8F4ED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: 1.15 (95% CI 0.86-1.55)</w:t>
            </w:r>
          </w:p>
          <w:p w14:paraId="41C8FC04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: 1.25 (95% CI 0.91-1.71)</w:t>
            </w:r>
          </w:p>
          <w:p w14:paraId="5679101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D6A94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AOR for survival to hospital discharge in sensitivity analyses (&lt;50mm as reference):</w:t>
            </w:r>
          </w:p>
          <w:p w14:paraId="7CE1054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F93FD8F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0-60mm: 1.17 (95% CI 0.91-1.50)</w:t>
            </w:r>
          </w:p>
          <w:p w14:paraId="4B733A87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60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: 0.94 (95% CI 0.66-1.34)</w:t>
            </w:r>
          </w:p>
        </w:tc>
      </w:tr>
      <w:tr w:rsidR="009F4623" w:rsidRPr="009F4623" w14:paraId="1F4A1C89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6C2C34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8C9B9E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0)</w:t>
            </w:r>
          </w:p>
          <w:p w14:paraId="5DEDC7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614319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4FBF53D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136</w:t>
            </w:r>
          </w:p>
          <w:p w14:paraId="79FFF4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B4F43E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5AED730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62619E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s &lt;38mm vs 38-51mm vs &gt;51mm </w:t>
            </w:r>
          </w:p>
          <w:p w14:paraId="5613AD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BEFFBB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  <w:p w14:paraId="509992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E8790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ppears to be overlapping / enlarged dataset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4822" w:type="dxa"/>
          </w:tcPr>
          <w:p w14:paraId="21CE6EA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&lt;51mm as reference):</w:t>
            </w:r>
          </w:p>
          <w:p w14:paraId="077868E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15DCE32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38mm: 0.69 (95% CI: 0.53-0.90)</w:t>
            </w:r>
          </w:p>
          <w:p w14:paraId="76BC314C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-51mm: 1.03 (95% CI: 0.82-1.31) </w:t>
            </w:r>
          </w:p>
          <w:p w14:paraId="2CBC2859" w14:textId="77777777" w:rsidR="009F4623" w:rsidRPr="009F4623" w:rsidRDefault="009F4623" w:rsidP="00264343">
            <w:pPr>
              <w:pStyle w:val="ListParagraph"/>
              <w:ind w:left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(p&lt;0.01 for overall association)</w:t>
            </w:r>
          </w:p>
          <w:p w14:paraId="49649BFF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3C1724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1.04 (95% CI 1.00-1.08), p=0.045</w:t>
            </w:r>
          </w:p>
        </w:tc>
      </w:tr>
      <w:tr w:rsidR="009F4623" w:rsidRPr="009F4623" w14:paraId="386E7E0F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935683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0EC0B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da (2006-2009)</w:t>
            </w:r>
          </w:p>
          <w:p w14:paraId="4A9080F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4B16A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45494B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29</w:t>
            </w:r>
          </w:p>
          <w:p w14:paraId="27EE84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0456E6C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14E0217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757146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s &lt;38mm vs 38-51mm vs &gt;51mm</w:t>
            </w:r>
          </w:p>
          <w:p w14:paraId="15AD35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0EBDB8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</w:tc>
        <w:tc>
          <w:tcPr>
            <w:tcW w:w="4822" w:type="dxa"/>
          </w:tcPr>
          <w:p w14:paraId="6352AA0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&lt;38mm as reference):</w:t>
            </w:r>
          </w:p>
          <w:p w14:paraId="7552C24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2F362C1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-51mm: 1.91 (95% CI: 0.95-3.83) </w:t>
            </w:r>
          </w:p>
          <w:p w14:paraId="4E20347E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: 1.52 (95% CI: 0.52-4.45)</w:t>
            </w:r>
          </w:p>
          <w:p w14:paraId="448AB05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79B35E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.09 (95% CI 0.94-1.27)</w:t>
            </w:r>
          </w:p>
        </w:tc>
      </w:tr>
      <w:tr w:rsidR="009F4623" w:rsidRPr="009F4623" w14:paraId="49BD6D5C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1E6DB5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07892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7C9593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152E44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340D420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7BA9E6A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00230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2F046E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5808D99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&lt;38mm vs 38-50.9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</w:t>
            </w:r>
          </w:p>
        </w:tc>
        <w:tc>
          <w:tcPr>
            <w:tcW w:w="4822" w:type="dxa"/>
          </w:tcPr>
          <w:p w14:paraId="668F55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at hospital discharge (38-50.9mm as reference)</w:t>
            </w:r>
          </w:p>
          <w:p w14:paraId="23D8E0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233A661" w14:textId="77777777" w:rsidR="009F4623" w:rsidRPr="009F4623" w:rsidRDefault="009F4623" w:rsidP="009F4623">
            <w:pPr>
              <w:pStyle w:val="ListParagraph"/>
              <w:numPr>
                <w:ilvl w:val="0"/>
                <w:numId w:val="14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38mm: 5.92 (95% CI 0.69-51.1)</w:t>
            </w:r>
          </w:p>
          <w:p w14:paraId="2282B5A6" w14:textId="77777777" w:rsidR="009F4623" w:rsidRPr="009F4623" w:rsidRDefault="009F4623" w:rsidP="009F4623">
            <w:pPr>
              <w:pStyle w:val="ListParagraph"/>
              <w:numPr>
                <w:ilvl w:val="0"/>
                <w:numId w:val="14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: 7.99 (95% CI 0.87-73.2)</w:t>
            </w:r>
          </w:p>
          <w:p w14:paraId="0B7F76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3E094E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AOR for survival to hospital discharge (every 5mm increase in CC depth): 1.29 (95% CI 1.00-1.65)</w:t>
            </w:r>
          </w:p>
        </w:tc>
      </w:tr>
      <w:tr w:rsidR="009F4623" w:rsidRPr="009F4623" w14:paraId="7A5A85CF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03193D8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4E2CEA91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DCC5C9F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Kramer-Johansen et al 200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cmFtZXItSm9oYW5zZW48L0F1dGhvcj48WWVhcj4yMDA2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LcmFtZXItSm9oYW5zZW48L0F1dGhvcj48WWVhcj4yMDA2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40A2B7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rway, Sweden and England (2002-2004)</w:t>
            </w:r>
          </w:p>
          <w:p w14:paraId="35311BE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808AAA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F8705C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84</w:t>
            </w:r>
          </w:p>
          <w:p w14:paraId="39F4B5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BE1CB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ll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204F8F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275250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of ’31-35mm vs 36-4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42mm</w:t>
            </w:r>
          </w:p>
        </w:tc>
        <w:tc>
          <w:tcPr>
            <w:tcW w:w="4822" w:type="dxa"/>
          </w:tcPr>
          <w:p w14:paraId="1BF61F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admission for every 1mm increase in CC depth: 1.05 (95% CI 1.01-1.09), p=0.011 or 0.02 (*discrepancy between table and text*)</w:t>
            </w:r>
          </w:p>
          <w:p w14:paraId="4C1343D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A1D84F1" w14:textId="77777777" w:rsidR="009F4623" w:rsidRPr="009F4623" w:rsidRDefault="009F4623" w:rsidP="00264343">
            <w:pPr>
              <w:rPr>
                <w:rFonts w:ascii="Calibri" w:hAnsi="Calibri" w:cs="Calibri"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i/>
                <w:iCs/>
                <w:sz w:val="22"/>
                <w:szCs w:val="22"/>
              </w:rPr>
              <w:t xml:space="preserve">Reading from figure, so best visual estimate –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percentage of patients who survived to hospital admission (no analyses associated) by CC depth:</w:t>
            </w:r>
          </w:p>
          <w:p w14:paraId="7981C7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2C0EB99" w14:textId="77777777" w:rsidR="009F4623" w:rsidRPr="009F4623" w:rsidRDefault="009F4623" w:rsidP="009F4623">
            <w:pPr>
              <w:pStyle w:val="ListParagraph"/>
              <w:numPr>
                <w:ilvl w:val="0"/>
                <w:numId w:val="13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8-30mm: 10.5% (95% CI=3.1-18.0)</w:t>
            </w:r>
          </w:p>
          <w:p w14:paraId="3E1AFF75" w14:textId="77777777" w:rsidR="009F4623" w:rsidRPr="009F4623" w:rsidRDefault="009F4623" w:rsidP="009F4623">
            <w:pPr>
              <w:pStyle w:val="ListParagraph"/>
              <w:numPr>
                <w:ilvl w:val="0"/>
                <w:numId w:val="13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1-35mm: 14.4% (95% CI=5.7-23.2)</w:t>
            </w:r>
          </w:p>
          <w:p w14:paraId="2CC71229" w14:textId="77777777" w:rsidR="009F4623" w:rsidRPr="009F4623" w:rsidRDefault="009F4623" w:rsidP="009F4623">
            <w:pPr>
              <w:pStyle w:val="ListParagraph"/>
              <w:numPr>
                <w:ilvl w:val="0"/>
                <w:numId w:val="13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6-41mm: 21.2% (95% CI=12.3-30.1)</w:t>
            </w:r>
          </w:p>
          <w:p w14:paraId="6C107387" w14:textId="77777777" w:rsidR="009F4623" w:rsidRPr="009F4623" w:rsidRDefault="009F4623" w:rsidP="009F4623">
            <w:pPr>
              <w:pStyle w:val="ListParagraph"/>
              <w:numPr>
                <w:ilvl w:val="0"/>
                <w:numId w:val="13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≥42mm: 29.2% (95% CI=19.0-39.7)</w:t>
            </w:r>
          </w:p>
        </w:tc>
      </w:tr>
      <w:tr w:rsidR="009F4623" w:rsidRPr="009F4623" w14:paraId="4B508F57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2C2FA58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AECFD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0)</w:t>
            </w:r>
          </w:p>
          <w:p w14:paraId="30CFE8A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31CF4B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78E58E4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136</w:t>
            </w:r>
          </w:p>
          <w:p w14:paraId="198F82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318E1A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338F1A9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13FC28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s &lt;38mm vs 38-51mm vs &gt;51mm </w:t>
            </w:r>
          </w:p>
          <w:p w14:paraId="4BB592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FC68A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  <w:p w14:paraId="4ECD2DB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05EDF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ppears to be overlapping / enlarged dataset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4822" w:type="dxa"/>
          </w:tcPr>
          <w:p w14:paraId="42C268C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the day after the arrest (&gt;51mm as reference):</w:t>
            </w:r>
          </w:p>
          <w:p w14:paraId="3739C1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DC14256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38mm: 0.71 (95% CI: 0.61-0.83)</w:t>
            </w:r>
          </w:p>
          <w:p w14:paraId="3A1ABA3B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: 0.88 (95% CI: 0.76-1.01)</w:t>
            </w:r>
          </w:p>
          <w:p w14:paraId="2E672CDF" w14:textId="77777777" w:rsidR="009F4623" w:rsidRPr="009F4623" w:rsidRDefault="009F4623" w:rsidP="00264343">
            <w:pPr>
              <w:pStyle w:val="ListParagraph"/>
              <w:ind w:left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(p&lt;0.01 for overall association)</w:t>
            </w:r>
          </w:p>
          <w:p w14:paraId="47312CC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448F5F8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the day after the arrest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1.05 (95% CI 1.03-1.08), p&lt;0.001</w:t>
            </w:r>
          </w:p>
        </w:tc>
      </w:tr>
      <w:tr w:rsidR="009F4623" w:rsidRPr="009F4623" w14:paraId="625AB73E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C97D984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8807F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da (2006-2009)</w:t>
            </w:r>
          </w:p>
          <w:p w14:paraId="14B30BF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3DF34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14DB27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29</w:t>
            </w:r>
          </w:p>
          <w:p w14:paraId="36923B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311371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667AE7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14105F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s &lt;38mm vs 38-51mm vs &gt;51mm</w:t>
            </w:r>
          </w:p>
          <w:p w14:paraId="533F26C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8BE9CA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</w:tc>
        <w:tc>
          <w:tcPr>
            <w:tcW w:w="4822" w:type="dxa"/>
          </w:tcPr>
          <w:p w14:paraId="038C3A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the day after the arrest (&lt;38mm as reference):</w:t>
            </w:r>
          </w:p>
          <w:p w14:paraId="35A5D6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62D16E3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38-51mm: 1.52 (95% CI: 1.06-2.18) </w:t>
            </w:r>
          </w:p>
          <w:p w14:paraId="7AD3DBB4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: 1.23 (95% CI: 0.65-2.34)</w:t>
            </w:r>
          </w:p>
          <w:p w14:paraId="2CA06F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1D0CD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the day after the arrest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.08 (95% CI 0.99-1.18)</w:t>
            </w:r>
          </w:p>
        </w:tc>
      </w:tr>
      <w:tr w:rsidR="009F4623" w:rsidRPr="009F4623" w14:paraId="77B2BA5E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4D34A53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5E75A22E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1EA4995E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Babbs et al 2008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Babbs&lt;/Author&gt;&lt;Year&gt;2008&lt;/Year&gt;&lt;RecNum&gt;9099&lt;/RecNum&gt;&lt;DisplayText&gt;&lt;style face="superscript" size="12"&gt;8&lt;/style&gt;&lt;/DisplayText&gt;&lt;record&gt;&lt;rec-number&gt;9099&lt;/rec-number&gt;&lt;foreign-keys&gt;&lt;key app="EN" db-id="w5vpvwfr29txsle0dpcvrfxeww2fvtfppwts" timestamp="1746356780"&gt;9099&lt;/key&gt;&lt;/foreign-keys&gt;&lt;ref-type name="Journal Article"&gt;17&lt;/ref-type&gt;&lt;contributors&gt;&lt;authors&gt;&lt;author&gt;Babbs, C. F.&lt;/author&gt;&lt;author&gt;Kemeny, A. E.&lt;/author&gt;&lt;author&gt;Quan, W.&lt;/author&gt;&lt;author&gt;Freeman, G.&lt;/author&gt;&lt;/authors&gt;&lt;/contributors&gt;&lt;auth-address&gt;Department of Basic Medical Sciences, Purdue University; 1246 Lynn Hall, West Lafayette, IN 47907-1246, USA.&lt;/auth-address&gt;&lt;titles&gt;&lt;title&gt;A new paradigm for human resuscitation research using intelligent devices&lt;/title&gt;&lt;secondary-title&gt;Resuscitation&lt;/secondary-title&gt;&lt;/titles&gt;&lt;periodical&gt;&lt;full-title&gt;Resuscitation&lt;/full-title&gt;&lt;/periodical&gt;&lt;pages&gt;306-15&lt;/pages&gt;&lt;volume&gt;77&lt;/volume&gt;&lt;number&gt;3&lt;/number&gt;&lt;edition&gt;20080307&lt;/edition&gt;&lt;keywords&gt;&lt;keyword&gt;Biomedical Research/methods&lt;/keyword&gt;&lt;keyword&gt;*Defibrillators&lt;/keyword&gt;&lt;keyword&gt;Humans&lt;/keyword&gt;&lt;keyword&gt;*Resuscitation&lt;/keyword&gt;&lt;/keywords&gt;&lt;dates&gt;&lt;year&gt;2008&lt;/year&gt;&lt;pub-dates&gt;&lt;date&gt;Jun&lt;/date&gt;&lt;/pub-dates&gt;&lt;/dates&gt;&lt;isbn&gt;0300-9572&lt;/isbn&gt;&lt;accession-num&gt;18329159&lt;/accession-num&gt;&lt;urls&gt;&lt;/urls&gt;&lt;electronic-resource-num&gt;10.1016/j.resuscitation.2007.12.018&lt;/electronic-resource-num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B9C70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7)</w:t>
            </w:r>
          </w:p>
          <w:p w14:paraId="2B8D53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7C096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Observational, retrospective</w:t>
            </w:r>
          </w:p>
        </w:tc>
        <w:tc>
          <w:tcPr>
            <w:tcW w:w="1993" w:type="dxa"/>
          </w:tcPr>
          <w:p w14:paraId="626204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? overall</w:t>
            </w:r>
          </w:p>
          <w:p w14:paraId="65567A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202 (given at least one shock)</w:t>
            </w:r>
          </w:p>
          <w:p w14:paraId="41A2BD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=126 (resuscitation lasting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 mins)</w:t>
            </w:r>
            <w:r w:rsidRPr="009F4623">
              <w:rPr>
                <w:rFonts w:ascii="Calibri" w:hAnsi="Calibri" w:cs="Calibri"/>
                <w:sz w:val="22"/>
                <w:szCs w:val="22"/>
              </w:rPr>
              <w:br/>
              <w:t>OHCA</w:t>
            </w:r>
          </w:p>
          <w:p w14:paraId="1B3B6A5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ED attached </w:t>
            </w:r>
          </w:p>
          <w:p w14:paraId="516ABA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67D1F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ge not stated, presumed adult</w:t>
            </w:r>
          </w:p>
        </w:tc>
        <w:tc>
          <w:tcPr>
            <w:tcW w:w="3805" w:type="dxa"/>
          </w:tcPr>
          <w:p w14:paraId="0928090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Mean CC depth &lt;4.78c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4.78cm in patients receiving more than one shock</w:t>
            </w:r>
          </w:p>
          <w:p w14:paraId="5FEE07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9B257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an CC depth &lt;5c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cm when resuscitation lasted at least 5 minutes after AED pads applied </w:t>
            </w:r>
          </w:p>
          <w:p w14:paraId="59CDEC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BE8EFC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ROSC determined by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organi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hythm / absence of chest compressions</w:t>
            </w:r>
          </w:p>
        </w:tc>
        <w:tc>
          <w:tcPr>
            <w:tcW w:w="4822" w:type="dxa"/>
          </w:tcPr>
          <w:p w14:paraId="42428E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Overall,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no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association between CC depth and ROSC (no details, n=?)</w:t>
            </w:r>
          </w:p>
          <w:p w14:paraId="0E5A6C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E080BF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Transient ROSC (at least 30s of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organi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hythm) &lt;4.78c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4.78cm: 7.9% (8/101) vs 16.8% (17/101), p=0.124</w:t>
            </w:r>
          </w:p>
          <w:p w14:paraId="55C05B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F85E38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Transient ROSC (at least 30s of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organised</w:t>
            </w:r>
            <w:proofErr w:type="spellEnd"/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rhythm) &lt;5cm vs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5cm: 8% (5/63) vs 24% (15/63), p=0.008</w:t>
            </w:r>
          </w:p>
        </w:tc>
      </w:tr>
      <w:tr w:rsidR="009F4623" w:rsidRPr="009F4623" w14:paraId="1325F80A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1DBA224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Nichol et al 202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1E81A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5)</w:t>
            </w:r>
          </w:p>
          <w:p w14:paraId="00475E9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D0478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3F8844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547</w:t>
            </w:r>
          </w:p>
          <w:p w14:paraId="69A73D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00078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3D2D15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0590BA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&lt;38mm vs 38-51mm and &gt;51mm</w:t>
            </w:r>
          </w:p>
          <w:p w14:paraId="1C424D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69962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&lt;50mm vs 50-60mm vs &gt;60mm</w:t>
            </w:r>
          </w:p>
        </w:tc>
        <w:tc>
          <w:tcPr>
            <w:tcW w:w="4822" w:type="dxa"/>
          </w:tcPr>
          <w:p w14:paraId="35644C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at ED arrival (&lt;38mm as reference):</w:t>
            </w:r>
          </w:p>
          <w:p w14:paraId="63EAA8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C521CB8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: 1.09 (95% CI 0.92-1.30)</w:t>
            </w:r>
          </w:p>
          <w:p w14:paraId="35248859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gt;51</w:t>
            </w:r>
            <w:proofErr w:type="gramStart"/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mm</w:t>
            </w:r>
            <w:proofErr w:type="gramEnd"/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: 1.21 (95% CI 1.01-1.47)</w:t>
            </w:r>
          </w:p>
          <w:p w14:paraId="558F9F7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E4751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ROSC at ED arrival in sensitivity analyses (&lt;50mm as reference):</w:t>
            </w:r>
          </w:p>
          <w:p w14:paraId="346DA2D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D0BF821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0-60mm: 1.14 (95% CI 0.98-1.33)</w:t>
            </w:r>
          </w:p>
          <w:p w14:paraId="7F3AF069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60mm: 1.09 (95% CI 0.88-1.34)</w:t>
            </w:r>
          </w:p>
        </w:tc>
      </w:tr>
      <w:tr w:rsidR="009F4623" w:rsidRPr="009F4623" w14:paraId="471EB50B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32A94FE8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46B3A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0)</w:t>
            </w:r>
          </w:p>
          <w:p w14:paraId="40B2AA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151A0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5378BC2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136</w:t>
            </w:r>
          </w:p>
          <w:p w14:paraId="59D7C7F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61E27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0DEC35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39D8141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s &lt;38mm vs 38-51mm vs &gt;51mm</w:t>
            </w:r>
          </w:p>
          <w:p w14:paraId="3187BFC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FD4EDB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  <w:p w14:paraId="66B056B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5FB0D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ppears to be overlapping / enlarged dataset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4822" w:type="dxa"/>
          </w:tcPr>
          <w:p w14:paraId="5B3B5C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pre-hospital ROSC (&gt;51mm as reference):</w:t>
            </w:r>
          </w:p>
          <w:p w14:paraId="0F6520E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5AB5F36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38mm: 0.70 (95% CI: 0.60-0.80)</w:t>
            </w:r>
          </w:p>
          <w:p w14:paraId="0A705DAE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38-51mm: 0.86 (95% CI: 0.75-0.97)</w:t>
            </w:r>
          </w:p>
          <w:p w14:paraId="13C6A57E" w14:textId="77777777" w:rsidR="009F4623" w:rsidRPr="009F4623" w:rsidRDefault="009F4623" w:rsidP="00264343">
            <w:pPr>
              <w:pStyle w:val="ListParagraph"/>
              <w:ind w:left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(p&lt;0.01 for overall association)</w:t>
            </w:r>
          </w:p>
          <w:p w14:paraId="46C79EF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732AAC3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pre-hospital ROSC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1.06 (95% CI 1.04-1.08), p&lt;0.001</w:t>
            </w:r>
          </w:p>
        </w:tc>
      </w:tr>
      <w:tr w:rsidR="009F4623" w:rsidRPr="009F4623" w14:paraId="07B12B3F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0143DD8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395289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da (2006-2009)</w:t>
            </w:r>
          </w:p>
          <w:p w14:paraId="2C42E7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DAF35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Observational, post-hoc analysis of data from ROC</w:t>
            </w:r>
          </w:p>
        </w:tc>
        <w:tc>
          <w:tcPr>
            <w:tcW w:w="1993" w:type="dxa"/>
          </w:tcPr>
          <w:p w14:paraId="659CD91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1029</w:t>
            </w:r>
          </w:p>
          <w:p w14:paraId="4D41F6F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6AC3BD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4881A13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3011C4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s &lt;38mm vs 38-51mm vs &gt;51mm</w:t>
            </w:r>
          </w:p>
          <w:p w14:paraId="34A1760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138E0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mm increases in CC depth</w:t>
            </w:r>
          </w:p>
        </w:tc>
        <w:tc>
          <w:tcPr>
            <w:tcW w:w="4822" w:type="dxa"/>
          </w:tcPr>
          <w:p w14:paraId="6DFBFF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pre-hospital ROSC (&lt;38mm as reference):</w:t>
            </w:r>
          </w:p>
          <w:p w14:paraId="777A28D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47E57F7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-51mm: 1.24 (95% CI: 0.90-1.70) </w:t>
            </w:r>
          </w:p>
          <w:p w14:paraId="1E0162B1" w14:textId="77777777" w:rsidR="009F4623" w:rsidRPr="009F4623" w:rsidRDefault="009F4623" w:rsidP="009F4623">
            <w:pPr>
              <w:pStyle w:val="ListParagraph"/>
              <w:numPr>
                <w:ilvl w:val="0"/>
                <w:numId w:val="12"/>
              </w:numPr>
              <w:ind w:left="180" w:hanging="180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: 1.43 (95% CI: 0.82-2.49)</w:t>
            </w:r>
          </w:p>
          <w:p w14:paraId="3633F07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9D397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AOR for pre-hospital ROSC (every 5mm increment)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.05 (95% CI 0.98-1.14)</w:t>
            </w:r>
          </w:p>
        </w:tc>
      </w:tr>
      <w:tr w:rsidR="009F4623" w:rsidRPr="009F4623" w14:paraId="29DB86FE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2D4D42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Physiological outcomes</w:t>
            </w:r>
          </w:p>
        </w:tc>
      </w:tr>
      <w:tr w:rsidR="009F4623" w:rsidRPr="009F4623" w14:paraId="059C2A06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5D67D8C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urphy 201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NdXJwaHk8L0F1dGhvcj48WWVhcj4yMDE2PC9ZZWFyPjxS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NdXJwaHk8L0F1dGhvcj48WWVhcj4yMDE2PC9ZZWFyPjxS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09B60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3)</w:t>
            </w:r>
          </w:p>
          <w:p w14:paraId="13C0C2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4ED5C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010277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30</w:t>
            </w:r>
          </w:p>
          <w:p w14:paraId="56BD19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F7C910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</w:t>
            </w:r>
          </w:p>
          <w:p w14:paraId="58D53E4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07C3A14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70F1F6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dults, median (range) age 68.5 years (22-95)</w:t>
            </w:r>
          </w:p>
        </w:tc>
        <w:tc>
          <w:tcPr>
            <w:tcW w:w="3805" w:type="dxa"/>
          </w:tcPr>
          <w:p w14:paraId="1A354B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0mm increases in CC depth starting from baseline of 23.8mm</w:t>
            </w:r>
          </w:p>
          <w:p w14:paraId="098C087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C2D643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rst minute of EtCO2 post-intubation not recorded</w:t>
            </w:r>
          </w:p>
        </w:tc>
        <w:tc>
          <w:tcPr>
            <w:tcW w:w="4822" w:type="dxa"/>
          </w:tcPr>
          <w:p w14:paraId="5469970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very 10mm increase, associated increas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in adjusted analyses:</w:t>
            </w:r>
          </w:p>
          <w:p w14:paraId="71D3983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5D848546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All cases (n=230): 4.0% (95% CI 2.3-5.8%), p&lt;0.0001</w:t>
            </w:r>
          </w:p>
          <w:p w14:paraId="3FF9A6EC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Shockable (n=60): 6.5% (95% CI 3.1-10.0%), p=0.0002</w:t>
            </w:r>
          </w:p>
          <w:p w14:paraId="67857310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Non-shockable (n=170): 3.2% (95% CI 1.1-5.2%), p=0.0021</w:t>
            </w:r>
          </w:p>
        </w:tc>
      </w:tr>
      <w:tr w:rsidR="009F4623" w:rsidRPr="009F4623" w14:paraId="0B531C5B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5304C94C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heak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9AB4D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3BC4B49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45004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3" w:type="dxa"/>
          </w:tcPr>
          <w:p w14:paraId="0CBE1D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83</w:t>
            </w:r>
          </w:p>
          <w:p w14:paraId="747CA7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(n=227)</w:t>
            </w:r>
          </w:p>
          <w:p w14:paraId="6D3115C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(n=356)</w:t>
            </w:r>
          </w:p>
          <w:p w14:paraId="0F1E8C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-cause</w:t>
            </w:r>
          </w:p>
          <w:p w14:paraId="21EEBC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EC9851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1.7 years (16) for IHCA, 65.1 years (17.6) for OHCA</w:t>
            </w:r>
          </w:p>
        </w:tc>
        <w:tc>
          <w:tcPr>
            <w:tcW w:w="3805" w:type="dxa"/>
          </w:tcPr>
          <w:p w14:paraId="740416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mm increase in CC depth</w:t>
            </w:r>
          </w:p>
        </w:tc>
        <w:tc>
          <w:tcPr>
            <w:tcW w:w="4822" w:type="dxa"/>
          </w:tcPr>
          <w:p w14:paraId="5BD1C81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very 10mm increase, associated increas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:</w:t>
            </w:r>
          </w:p>
          <w:p w14:paraId="19F67EA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  <w:vertAlign w:val="superscript"/>
              </w:rPr>
            </w:pPr>
          </w:p>
          <w:p w14:paraId="206604D8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All cases: 1.4mmHg, p&lt;0.0001</w:t>
            </w:r>
          </w:p>
          <w:p w14:paraId="04D4981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6ADB0749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IHCA:1.3mmHg, p&lt;0.001</w:t>
            </w:r>
          </w:p>
          <w:p w14:paraId="6FB37B6B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OHCA: 1.7mmHg, p&lt;0.001</w:t>
            </w:r>
          </w:p>
          <w:p w14:paraId="5392BA78" w14:textId="77777777" w:rsidR="009F4623" w:rsidRPr="009F4623" w:rsidRDefault="009F4623" w:rsidP="00264343">
            <w:pPr>
              <w:pStyle w:val="ListParagraph"/>
              <w:ind w:left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F087E83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Shockable: 1.3mmHg, p&lt;0.001</w:t>
            </w:r>
          </w:p>
          <w:p w14:paraId="43EA372A" w14:textId="77777777" w:rsidR="009F4623" w:rsidRPr="009F4623" w:rsidRDefault="009F4623" w:rsidP="009F4623">
            <w:pPr>
              <w:pStyle w:val="ListParagraph"/>
              <w:numPr>
                <w:ilvl w:val="0"/>
                <w:numId w:val="8"/>
              </w:numPr>
              <w:ind w:left="173" w:hanging="173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Non-shockable: 2.2mmHg, p=0.002</w:t>
            </w:r>
          </w:p>
        </w:tc>
      </w:tr>
      <w:tr w:rsidR="009F4623" w:rsidRPr="009F4623" w14:paraId="2E7083D9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E73773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De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oo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22</w:t>
            </w:r>
          </w:p>
          <w:p w14:paraId="7EB186F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De Roos&lt;/Author&gt;&lt;Year&gt;2022&lt;/Year&gt;&lt;RecNum&gt;9178&lt;/RecNum&gt;&lt;DisplayText&gt;&lt;style face="superscript" size="12"&gt;3&lt;/style&gt;&lt;/DisplayText&gt;&lt;record&gt;&lt;rec-number&gt;9178&lt;/rec-number&gt;&lt;foreign-keys&gt;&lt;key app="EN" db-id="w5vpvwfr29txsle0dpcvrfxeww2fvtfppwts" timestamp="1760866194"&gt;9178&lt;/key&gt;&lt;/foreign-keys&gt;&lt;ref-type name="Journal Article"&gt;17&lt;/ref-type&gt;&lt;contributors&gt;&lt;authors&gt;&lt;author&gt;De Roos, E &lt;/author&gt;&lt;author&gt;Vanwulpen, M&lt;/author&gt;&lt;author&gt;Hachimi-Idrissi, S&lt;/author&gt;&lt;/authors&gt;&lt;/contributors&gt;&lt;titles&gt;&lt;title&gt;Chest compression release velocity: An independent determinant of end-tidal carbon dioxide in out-of-hospital cardiac arrest&lt;/title&gt;&lt;secondary-title&gt;Am J Emerg Med&lt;/secondary-title&gt;&lt;/titles&gt;&lt;periodical&gt;&lt;full-title&gt;Am J Emerg Med&lt;/full-title&gt;&lt;abbr-1&gt;Am J Emerg Med&lt;/abbr-1&gt;&lt;/periodical&gt;&lt;pages&gt;71-75&lt;/pages&gt;&lt;volume&gt;54&lt;/volume&gt;&lt;dates&gt;&lt;year&gt;2022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B93B9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lgium (2013-2020)</w:t>
            </w:r>
          </w:p>
          <w:p w14:paraId="6D5181C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AEDB6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C84A6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7</w:t>
            </w:r>
          </w:p>
          <w:p w14:paraId="47FBAA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CCA72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1DA900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780B89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4 years (16.1)</w:t>
            </w:r>
          </w:p>
          <w:p w14:paraId="203594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28A10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 patients with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measurements</w:t>
            </w:r>
          </w:p>
        </w:tc>
        <w:tc>
          <w:tcPr>
            <w:tcW w:w="3805" w:type="dxa"/>
          </w:tcPr>
          <w:p w14:paraId="45B7223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mm increase in CC depth</w:t>
            </w:r>
          </w:p>
          <w:p w14:paraId="1DA88FF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66A6E2F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very 10mm increase associated with change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of:</w:t>
            </w:r>
          </w:p>
          <w:p w14:paraId="2B5E3CC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94F7636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Overall: 1.5mmHg (95% CI 0.8-2.1mmHg), p&lt;0.001</w:t>
            </w:r>
          </w:p>
          <w:p w14:paraId="5876EB7A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Shockable (n=11): 2.2mmHg (95% CI 1.6-2.7), p&lt;0.001</w:t>
            </w:r>
          </w:p>
          <w:p w14:paraId="65349CCE" w14:textId="77777777" w:rsidR="009F4623" w:rsidRPr="009F4623" w:rsidRDefault="009F4623" w:rsidP="009F4623">
            <w:pPr>
              <w:pStyle w:val="ListParagraph"/>
              <w:numPr>
                <w:ilvl w:val="0"/>
                <w:numId w:val="11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shockable: (n=36) 1.5mmHg (95% CI −1.0 to +3.1, p=0.056</w:t>
            </w:r>
          </w:p>
        </w:tc>
      </w:tr>
      <w:tr w:rsidR="009F4623" w:rsidRPr="009F4623" w14:paraId="32358D44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2D7EDCB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Other outcomes</w:t>
            </w:r>
          </w:p>
        </w:tc>
        <w:tc>
          <w:tcPr>
            <w:tcW w:w="4241" w:type="dxa"/>
          </w:tcPr>
          <w:p w14:paraId="76E664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7F9FAF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2C16147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661AEE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Other outcomes</w:t>
            </w:r>
          </w:p>
        </w:tc>
      </w:tr>
      <w:tr w:rsidR="009F4623" w:rsidRPr="009F4623" w14:paraId="2BD1E944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4B793C8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Edelson et al 200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512C95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Norway (2002-2005)</w:t>
            </w:r>
          </w:p>
          <w:p w14:paraId="3CC252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5DBB24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58524B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0: n=27 IHCA (USA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);</w:t>
            </w:r>
            <w:proofErr w:type="gramEnd"/>
          </w:p>
          <w:p w14:paraId="6826FF7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3 OHCA (Norway)</w:t>
            </w:r>
          </w:p>
          <w:p w14:paraId="3B2402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F791E0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“Adult”, mean (SD) age 65 years (16)</w:t>
            </w:r>
          </w:p>
          <w:p w14:paraId="148225D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VF was first rhythm shocked</w:t>
            </w:r>
          </w:p>
          <w:p w14:paraId="5FF2C2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F2D21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7 where CC depth data available</w:t>
            </w:r>
          </w:p>
        </w:tc>
        <w:tc>
          <w:tcPr>
            <w:tcW w:w="3805" w:type="dxa"/>
          </w:tcPr>
          <w:p w14:paraId="015D458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ffect of 5mm increases in CC depth in 30s before shock on first shock success</w:t>
            </w:r>
          </w:p>
        </w:tc>
        <w:tc>
          <w:tcPr>
            <w:tcW w:w="4822" w:type="dxa"/>
          </w:tcPr>
          <w:p w14:paraId="7240679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AOR of first shock success, every 5mm increase in CC depth: 1.99 (95% CI 1.08-3.66), p=0.028</w:t>
            </w:r>
          </w:p>
        </w:tc>
      </w:tr>
      <w:tr w:rsidR="009F4623" w:rsidRPr="009F4623" w14:paraId="1E0B821A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2EEE8E93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Hellevuo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IZWxsZXZ1bzwvQXV0aG9yPjxZZWFyPjIwMTM8L1llYXI+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IZWxsZXZ1bzwvQXV0aG9yPjxZZWFyPjIwMTM8L1llYXI+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0E0721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nland (2009-2011)</w:t>
            </w:r>
          </w:p>
          <w:p w14:paraId="0D8500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26268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  <w:p w14:paraId="544061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44F58DD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70</w:t>
            </w:r>
          </w:p>
          <w:p w14:paraId="1B4FD8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613F42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age 72 years</w:t>
            </w:r>
          </w:p>
        </w:tc>
        <w:tc>
          <w:tcPr>
            <w:tcW w:w="3805" w:type="dxa"/>
          </w:tcPr>
          <w:p w14:paraId="52EC7B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juries judged due to CPR from review of CT and autopsy records</w:t>
            </w:r>
          </w:p>
        </w:tc>
        <w:tc>
          <w:tcPr>
            <w:tcW w:w="4822" w:type="dxa"/>
          </w:tcPr>
          <w:p w14:paraId="555622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1% (53/170) suffered injuries. Age uninjured vs injured, median (IQR): 72 years (64-80) vs 72 years (56-77), p=0.32</w:t>
            </w:r>
          </w:p>
          <w:p w14:paraId="647141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7DD0F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OVERALL</w:t>
            </w:r>
          </w:p>
          <w:p w14:paraId="26B59E6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208B5D9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Mean CC depth (injuries vs no injuries): 56mm vs 52mm, p=0.04</w:t>
            </w:r>
          </w:p>
          <w:p w14:paraId="1D933BB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466694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Peak CC depth (injuries vs no injuries): 77mm vs 70mm, p=0.003</w:t>
            </w:r>
          </w:p>
          <w:p w14:paraId="57E13FB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77569D3B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Injury % &lt;50mm vs 50-60mm vs &gt;60mm: 28% vs 27% vs 49%, p=0.06. </w:t>
            </w:r>
          </w:p>
          <w:p w14:paraId="50DAD86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6AC6D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jury % 2009 vs 2010 vs 2011: 25% vs 32% vs 40%, p=0.21</w:t>
            </w:r>
          </w:p>
          <w:p w14:paraId="4FE5A3C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7C7EA5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POST 2011 GUIDELINES IMPLEMENTATION</w:t>
            </w:r>
          </w:p>
          <w:p w14:paraId="0B770E6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716FB79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Mean CC depth (injuries vs no injuries): 63mm vs 55mm, p=0.002</w:t>
            </w:r>
          </w:p>
          <w:p w14:paraId="65E21A1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2E0F5A6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Peak CC depth (injuries vs no injuries): 86mm vs 73mm p=0.001</w:t>
            </w:r>
          </w:p>
        </w:tc>
      </w:tr>
      <w:tr w:rsidR="009F4623" w:rsidRPr="009F4623" w14:paraId="7B37B47D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000000" w:themeFill="text1"/>
          </w:tcPr>
          <w:p w14:paraId="3A8AD5C5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lastRenderedPageBreak/>
              <w:t>INFANTS AND CHILDREN</w:t>
            </w:r>
          </w:p>
        </w:tc>
      </w:tr>
      <w:tr w:rsidR="009F4623" w:rsidRPr="009F4623" w14:paraId="5583A1FD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23141C0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with functional neurological outcome</w:t>
            </w:r>
          </w:p>
        </w:tc>
      </w:tr>
      <w:tr w:rsidR="009F4623" w:rsidRPr="009F4623" w14:paraId="44C576AA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35EA4D43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ashen et al 2023</w:t>
            </w:r>
          </w:p>
          <w:p w14:paraId="78A2E1D2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1BBE37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6B5ED1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6-2021)</w:t>
            </w:r>
          </w:p>
          <w:p w14:paraId="2F8CEA1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BFC8C4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econdary analysis of a stepped-wedged trial</w:t>
            </w:r>
          </w:p>
        </w:tc>
        <w:tc>
          <w:tcPr>
            <w:tcW w:w="1993" w:type="dxa"/>
          </w:tcPr>
          <w:p w14:paraId="329E748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14</w:t>
            </w:r>
          </w:p>
          <w:p w14:paraId="03E95F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7 weeks gestational age (‘term’) – 18 years</w:t>
            </w:r>
          </w:p>
        </w:tc>
        <w:tc>
          <w:tcPr>
            <w:tcW w:w="3805" w:type="dxa"/>
          </w:tcPr>
          <w:p w14:paraId="2AF205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ompared CC depth &lt;40mm &lt;1 year or &lt;50mm for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 year old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40mm or</w:t>
            </w:r>
          </w:p>
          <w:p w14:paraId="21D6048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0mm </w:t>
            </w:r>
          </w:p>
        </w:tc>
        <w:tc>
          <w:tcPr>
            <w:tcW w:w="4822" w:type="dxa"/>
          </w:tcPr>
          <w:p w14:paraId="2A79AF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verage depth of ≥ 40 mm for age &lt; 1 year and ≥ 50 mm for age ≥ 1 year (Yes vs no)</w:t>
            </w:r>
          </w:p>
          <w:p w14:paraId="194BBB6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960E0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paediatric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CPC 1-3 (or no worse than baseline): 32.3% (10/31) vs 43.4% (36/83), p=0.391</w:t>
            </w:r>
          </w:p>
          <w:p w14:paraId="649205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0DA14B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paediatric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CPC 1-2 (or no worse than baseline): 32.3% (10/31) vs 39.8% (33/83), p=0.520</w:t>
            </w:r>
          </w:p>
          <w:p w14:paraId="595A07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DDCA57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rvival to hospital discharge with no new co-morbidities: 29.0% (9/31) vs 34.9% (29/83), p=0.657</w:t>
            </w:r>
          </w:p>
        </w:tc>
      </w:tr>
      <w:tr w:rsidR="009F4623" w:rsidRPr="009F4623" w14:paraId="0D93B05C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66631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4</w:t>
            </w:r>
          </w:p>
          <w:p w14:paraId="79950BBC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5F01A9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4737FC7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9DD98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5541B12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78*</w:t>
            </w:r>
          </w:p>
          <w:p w14:paraId="5436810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 and ED</w:t>
            </w:r>
          </w:p>
          <w:p w14:paraId="4A00010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  <w:p w14:paraId="7D33E7B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10.25% &lt;8 years)</w:t>
            </w:r>
          </w:p>
          <w:p w14:paraId="4B4E567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756EE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sure if this includes 9 PICU patients from 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3805" w:type="dxa"/>
          </w:tcPr>
          <w:p w14:paraId="7D0CD4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&lt; 51mm (during the first 5 minutes of resuscitation effort)</w:t>
            </w:r>
          </w:p>
          <w:p w14:paraId="703D45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998FC6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7D18F7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paediatric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CPC 1-2 (&lt;51mm as reference):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  <w:u w:val="single"/>
              </w:rPr>
              <w:t>NOT PRESENTED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. (Unadjusted figures 18% vs 5%, p=0.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09)*</w:t>
            </w:r>
            <w:proofErr w:type="gramEnd"/>
          </w:p>
          <w:p w14:paraId="41D1623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8B25C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*AOR presented for ROSC and survival to 24hrs, hence we have highlighted ‘not presented’ for this outcome</w:t>
            </w:r>
          </w:p>
        </w:tc>
      </w:tr>
      <w:tr w:rsidR="009F4623" w:rsidRPr="009F4623" w14:paraId="65B9729A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75E177AF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hospital discharge / 30 days / one month</w:t>
            </w:r>
          </w:p>
        </w:tc>
      </w:tr>
      <w:tr w:rsidR="009F4623" w:rsidRPr="009F4623" w14:paraId="67F35EAB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166E6BDE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ashen et al 2023</w:t>
            </w:r>
          </w:p>
          <w:p w14:paraId="252CE909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46F4B96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3578F0D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6-2021)</w:t>
            </w:r>
          </w:p>
          <w:p w14:paraId="7BBD4F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8A6E10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econdary analysis of a stepped-wedged trial</w:t>
            </w:r>
          </w:p>
        </w:tc>
        <w:tc>
          <w:tcPr>
            <w:tcW w:w="1993" w:type="dxa"/>
          </w:tcPr>
          <w:p w14:paraId="2513146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114</w:t>
            </w:r>
          </w:p>
          <w:p w14:paraId="68032F0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in PICU</w:t>
            </w:r>
          </w:p>
          <w:p w14:paraId="5D2FF76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37 weeks gestational age (‘term’) – 18 years</w:t>
            </w:r>
          </w:p>
        </w:tc>
        <w:tc>
          <w:tcPr>
            <w:tcW w:w="3805" w:type="dxa"/>
          </w:tcPr>
          <w:p w14:paraId="143439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Compared CC depth &lt;40mm &lt;1 year or &lt;50mm for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 year old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40mm or</w:t>
            </w:r>
          </w:p>
          <w:p w14:paraId="3293F3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0mm </w:t>
            </w:r>
          </w:p>
        </w:tc>
        <w:tc>
          <w:tcPr>
            <w:tcW w:w="4822" w:type="dxa"/>
          </w:tcPr>
          <w:p w14:paraId="70F785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verage depth of ≥ 40 mm for age &lt; 1 year and ≥ 50 mm for age ≥ 1 year (Yes vs no)</w:t>
            </w:r>
          </w:p>
          <w:p w14:paraId="62BF761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623013D" w14:textId="4FC6C62D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urvival to hospital discharge: 32.3% (10/31) vs 47.0% (39/83), p=</w:t>
            </w:r>
            <w:r w:rsidR="00BB32F0">
              <w:rPr>
                <w:rFonts w:ascii="Calibri" w:hAnsi="Calibri" w:cs="Calibri"/>
                <w:sz w:val="22"/>
                <w:szCs w:val="22"/>
              </w:rPr>
              <w:t>0.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203</w:t>
            </w:r>
          </w:p>
        </w:tc>
      </w:tr>
      <w:tr w:rsidR="009F4623" w:rsidRPr="009F4623" w14:paraId="1DACD7FD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E83BA5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utton et al 2014</w:t>
            </w:r>
          </w:p>
          <w:p w14:paraId="1E9044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FA15CB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0C6D92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29AD6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691853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78*</w:t>
            </w:r>
          </w:p>
          <w:p w14:paraId="653D6C6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 and ED</w:t>
            </w:r>
          </w:p>
          <w:p w14:paraId="007381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  <w:p w14:paraId="6A3567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10.25% &lt;8 years)</w:t>
            </w:r>
          </w:p>
          <w:p w14:paraId="1DC800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CDAA1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sure if this includes 9 PICU patients from 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3805" w:type="dxa"/>
          </w:tcPr>
          <w:p w14:paraId="0A8408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&lt; 51mm (during the first 5 minutes of resuscitation effort)</w:t>
            </w:r>
          </w:p>
          <w:p w14:paraId="065071F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72FC2E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5E54F3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(&lt;51mm as reference):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  <w:u w:val="single"/>
              </w:rPr>
              <w:t>NOT PRESENTED.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(Unadjusted survival to hospital discharge 23% vs 7%, p=0.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11)*</w:t>
            </w:r>
            <w:proofErr w:type="gramEnd"/>
          </w:p>
          <w:p w14:paraId="7BFC4E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96DA0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*AOR reported for ROSC and survival to 24hrs, hence we have highlighted ‘not presented’ for this outcome</w:t>
            </w:r>
          </w:p>
        </w:tc>
      </w:tr>
      <w:tr w:rsidR="009F4623" w:rsidRPr="009F4623" w14:paraId="52D43869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AE6C9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tton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2BD82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4B4FA73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9CF0A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26DC47C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53</w:t>
            </w:r>
          </w:p>
          <w:p w14:paraId="6BBBA4C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8ADDC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60EB7C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mm (in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90% of one-minute epochs) vs &lt;38mm</w:t>
            </w:r>
          </w:p>
        </w:tc>
        <w:tc>
          <w:tcPr>
            <w:tcW w:w="4822" w:type="dxa"/>
          </w:tcPr>
          <w:p w14:paraId="450F6F9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(&lt;38mm as reference):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  <w:u w:val="single"/>
              </w:rPr>
              <w:t>NOT PRESENTED*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(unadjusted 11.4 % (10/89) vs 15.6% (10/64), p=0.44)</w:t>
            </w:r>
          </w:p>
          <w:p w14:paraId="7C3943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BCD6CD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*AOR reported for ROSC, hence we have highlighted ‘not presented’ for this outcome</w:t>
            </w:r>
          </w:p>
        </w:tc>
      </w:tr>
      <w:tr w:rsidR="009F4623" w:rsidRPr="009F4623" w14:paraId="309C4EDE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284ED9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to ED or hospital admission / similar </w:t>
            </w:r>
          </w:p>
        </w:tc>
      </w:tr>
      <w:tr w:rsidR="009F4623" w:rsidRPr="009F4623" w14:paraId="46157B9B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78A62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4</w:t>
            </w:r>
          </w:p>
          <w:p w14:paraId="12E93083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6F6C8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147CE8A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6F5AEF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6A4666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78*</w:t>
            </w:r>
          </w:p>
          <w:p w14:paraId="29DD6A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 and ED</w:t>
            </w:r>
          </w:p>
          <w:p w14:paraId="2E436D4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  <w:p w14:paraId="6BC31E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10.25% &lt;8 years)</w:t>
            </w:r>
          </w:p>
          <w:p w14:paraId="376F031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8D722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sure if this includes 9 PICU patients from 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3805" w:type="dxa"/>
          </w:tcPr>
          <w:p w14:paraId="304FFC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&lt; 51mm (during the first 5 minutes of resuscitation effort)</w:t>
            </w:r>
          </w:p>
          <w:p w14:paraId="07A1F21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AD1C10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0BE75E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24 hours (&lt;51mm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.3 (95% CI 2.75-38.8), p&lt;0.001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(unadjusted 70% vs 16%)</w:t>
            </w:r>
          </w:p>
        </w:tc>
      </w:tr>
      <w:tr w:rsidR="009F4623" w:rsidRPr="009F4623" w14:paraId="4569521F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4133C22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tton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9ACFC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7C5273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217A8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60AFFA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53</w:t>
            </w:r>
          </w:p>
          <w:p w14:paraId="5A3D01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166B5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0C5AEA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mm (in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90% of one-minute epochs) vs &lt;38mm</w:t>
            </w:r>
          </w:p>
        </w:tc>
        <w:tc>
          <w:tcPr>
            <w:tcW w:w="4822" w:type="dxa"/>
          </w:tcPr>
          <w:p w14:paraId="16D0B7D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24 hours (&lt;38mm as reference):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  <w:u w:val="single"/>
              </w:rPr>
              <w:t>NOT PRESENTED*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(unadjusted 39.8% (35/89) vs 28.1% (18/64), p=0.14)</w:t>
            </w:r>
          </w:p>
          <w:p w14:paraId="60291D1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44D52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*AOR reported for ROSC, hence we have highlighted ‘not presented’ for this outcome</w:t>
            </w:r>
          </w:p>
        </w:tc>
      </w:tr>
      <w:tr w:rsidR="009F4623" w:rsidRPr="009F4623" w14:paraId="792DB45B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74804D9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ROSC</w:t>
            </w:r>
          </w:p>
        </w:tc>
      </w:tr>
      <w:tr w:rsidR="009F4623" w:rsidRPr="009F4623" w14:paraId="1F28E9C4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96CF5E0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ashen et al 2023</w:t>
            </w:r>
          </w:p>
          <w:p w14:paraId="14218518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YXNoZW48L0F1dGhvcj48WWVhcj4yMDIzPC9ZZWFyPjxS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5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64FBA0B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245172C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6-2021)</w:t>
            </w:r>
          </w:p>
          <w:p w14:paraId="63AC53F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51F17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econdary analysis of a stepped-wedged trial</w:t>
            </w:r>
          </w:p>
        </w:tc>
        <w:tc>
          <w:tcPr>
            <w:tcW w:w="1993" w:type="dxa"/>
          </w:tcPr>
          <w:p w14:paraId="74C64C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14</w:t>
            </w:r>
          </w:p>
          <w:p w14:paraId="767F7C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7 weeks gestational age (‘term’) – 18 years</w:t>
            </w:r>
          </w:p>
        </w:tc>
        <w:tc>
          <w:tcPr>
            <w:tcW w:w="3805" w:type="dxa"/>
          </w:tcPr>
          <w:p w14:paraId="13E7497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ompared CC depth &lt;40mm &lt;1 year or &lt;50mm for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 year old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40mm or</w:t>
            </w:r>
          </w:p>
          <w:p w14:paraId="2AFA1F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0mm </w:t>
            </w:r>
          </w:p>
        </w:tc>
        <w:tc>
          <w:tcPr>
            <w:tcW w:w="4822" w:type="dxa"/>
          </w:tcPr>
          <w:p w14:paraId="58A44B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verage depth of ≥ 40 mm for age &lt; 1 year and ≥ 50 mm for age ≥ 1 year (Yes vs no)</w:t>
            </w:r>
          </w:p>
          <w:p w14:paraId="31E30A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E17B9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ROSC for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20 mins: 48.4% (15/31) vs 68.7% (57/83), p=0.053</w:t>
            </w:r>
          </w:p>
        </w:tc>
      </w:tr>
      <w:tr w:rsidR="009F4623" w:rsidRPr="009F4623" w14:paraId="32CA70B6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F9CD10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4</w:t>
            </w:r>
          </w:p>
          <w:p w14:paraId="3E0AF42C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454609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2AE8A6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A49A07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59E1F7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78*</w:t>
            </w:r>
          </w:p>
          <w:p w14:paraId="0E2A0C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 and ED</w:t>
            </w:r>
          </w:p>
          <w:p w14:paraId="7E2C40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  <w:p w14:paraId="02BA80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10.25% &lt;8 years)</w:t>
            </w:r>
          </w:p>
          <w:p w14:paraId="47E14D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9632F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sure if this includes 9 PICU patients from 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3805" w:type="dxa"/>
          </w:tcPr>
          <w:p w14:paraId="5D14C7A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&lt; 51mm (during the first 5 minutes of resuscitation effort)</w:t>
            </w:r>
          </w:p>
          <w:p w14:paraId="013B4AE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AB42F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4D939B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ROSC (&lt;51mm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4.21 (95% CI 1.34-13.2), p=0.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(unadjusted 74% vs 31%)</w:t>
            </w:r>
          </w:p>
        </w:tc>
      </w:tr>
      <w:tr w:rsidR="009F4623" w:rsidRPr="009F4623" w14:paraId="53A70F43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1B52C1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5</w:t>
            </w:r>
          </w:p>
          <w:p w14:paraId="50E1741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1PC9ZZWFyPjxS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43087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5-2012)</w:t>
            </w:r>
          </w:p>
          <w:p w14:paraId="04DA7D1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CFCA8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13C7E1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53</w:t>
            </w:r>
          </w:p>
          <w:p w14:paraId="761DF3D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6217D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</w:tc>
        <w:tc>
          <w:tcPr>
            <w:tcW w:w="3805" w:type="dxa"/>
          </w:tcPr>
          <w:p w14:paraId="7DCE751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38mm (in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90% of one-minute epochs) vs &lt;38mm</w:t>
            </w:r>
          </w:p>
        </w:tc>
        <w:tc>
          <w:tcPr>
            <w:tcW w:w="4822" w:type="dxa"/>
          </w:tcPr>
          <w:p w14:paraId="746EA46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ROSC (&lt;38mm as reference): 1.99 (95% CI 0.90-4.42), p=0.09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(unadjusted 49.4 % (44/89) vs 29.7% (19/64), p=0.01)</w:t>
            </w:r>
          </w:p>
        </w:tc>
      </w:tr>
      <w:tr w:rsidR="009F4623" w:rsidRPr="009F4623" w14:paraId="10FB2909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4B016E8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23A69007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0E6203E2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aher et al 200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Maher&lt;/Author&gt;&lt;Year&gt;2009&lt;/Year&gt;&lt;RecNum&gt;9121&lt;/RecNum&gt;&lt;DisplayText&gt;&lt;style face="superscript" size="12"&gt;36&lt;/style&gt;&lt;/DisplayText&gt;&lt;record&gt;&lt;rec-number&gt;9121&lt;/rec-number&gt;&lt;foreign-keys&gt;&lt;key app="EN" db-id="w5vpvwfr29txsle0dpcvrfxeww2fvtfppwts" timestamp="1746357833"&gt;9121&lt;/key&gt;&lt;/foreign-keys&gt;&lt;ref-type name="Journal Article"&gt;17&lt;/ref-type&gt;&lt;contributors&gt;&lt;authors&gt;&lt;author&gt;Maher, K. O.&lt;/author&gt;&lt;author&gt;Berg, R. A.&lt;/author&gt;&lt;author&gt;Lindsey, C. W.&lt;/author&gt;&lt;author&gt;Simsic, J.&lt;/author&gt;&lt;author&gt;Mahle, W. T.&lt;/author&gt;&lt;/authors&gt;&lt;/contributors&gt;&lt;auth-address&gt;Sibley Heart Center Cardiology, Children&amp;apos;s Healthcare of Atlanta, Emory University School of Medicine, Atlanta, GA 30341, United States. maherk@kidsheart.com&lt;/auth-address&gt;&lt;titles&gt;&lt;title&gt;Depth of sternal compression and intra-arterial blood pressure during CPR in infants following cardiac surgery&lt;/title&gt;&lt;secondary-title&gt;Resuscitation&lt;/secondary-title&gt;&lt;/titles&gt;&lt;periodical&gt;&lt;full-title&gt;Resuscitation&lt;/full-title&gt;&lt;/periodical&gt;&lt;pages&gt;662-4&lt;/pages&gt;&lt;volume&gt;80&lt;/volume&gt;&lt;number&gt;6&lt;/number&gt;&lt;edition&gt;20090428&lt;/edition&gt;&lt;keywords&gt;&lt;keyword&gt;Advanced Cardiac Life Support/*methods&lt;/keyword&gt;&lt;keyword&gt;*Blood Pressure&lt;/keyword&gt;&lt;keyword&gt;Cardiac Surgical Procedures/*adverse effects&lt;/keyword&gt;&lt;keyword&gt;Cohort Studies&lt;/keyword&gt;&lt;keyword&gt;Heart Arrest/etiology/*therapy&lt;/keyword&gt;&lt;keyword&gt;Humans&lt;/keyword&gt;&lt;keyword&gt;Infant&lt;/keyword&gt;&lt;keyword&gt;Infant, Newborn&lt;/keyword&gt;&lt;keyword&gt;Retrospective Studies&lt;/keyword&gt;&lt;keyword&gt;Sternum&lt;/keyword&gt;&lt;/keywords&gt;&lt;dates&gt;&lt;year&gt;2009&lt;/year&gt;&lt;pub-dates&gt;&lt;date&gt;Jun&lt;/date&gt;&lt;/pub-dates&gt;&lt;/dates&gt;&lt;isbn&gt;0300-9572&lt;/isbn&gt;&lt;accession-num&gt;19403232&lt;/accession-num&gt;&lt;urls&gt;&lt;/urls&gt;&lt;electronic-resource-num&gt;10.1016/j.resuscitation.2009.03.016&lt;/electronic-resource-num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613B9E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474678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dates not stated)</w:t>
            </w:r>
          </w:p>
          <w:p w14:paraId="7584FD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9FA1BE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</w:tc>
        <w:tc>
          <w:tcPr>
            <w:tcW w:w="1993" w:type="dxa"/>
          </w:tcPr>
          <w:p w14:paraId="5B0E464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</w:t>
            </w:r>
          </w:p>
          <w:p w14:paraId="4DAA592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1B2AD4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ost cardiac surgery</w:t>
            </w:r>
          </w:p>
          <w:p w14:paraId="552180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ge 2 weeks – 7.3 months</w:t>
            </w:r>
          </w:p>
        </w:tc>
        <w:tc>
          <w:tcPr>
            <w:tcW w:w="3805" w:type="dxa"/>
          </w:tcPr>
          <w:p w14:paraId="0157E9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of half (1/2) anterior-posterior diameter of chest vs one third (1/3) anterior-posterior diameter of chest</w:t>
            </w:r>
          </w:p>
        </w:tc>
        <w:tc>
          <w:tcPr>
            <w:tcW w:w="4822" w:type="dxa"/>
          </w:tcPr>
          <w:p w14:paraId="24A025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1/2 vs 1/3</w:t>
            </w:r>
          </w:p>
          <w:p w14:paraId="2ECE1FE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4AA48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an SBP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83.4mmHg vs 51.6mmHg, p&lt;0.001</w:t>
            </w:r>
          </w:p>
          <w:p w14:paraId="03B02B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8753CC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DBP: 30.5mmHg vs 30.6mmHg, p=0.99</w:t>
            </w:r>
          </w:p>
          <w:p w14:paraId="64A9247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7E9226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an MAP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48.0mmHg vs 37.5mmHg, p&lt;0.001</w:t>
            </w:r>
          </w:p>
          <w:p w14:paraId="55DA269B" w14:textId="77777777" w:rsidR="009F4623" w:rsidRPr="009F4623" w:rsidRDefault="009F4623" w:rsidP="00264343">
            <w:pPr>
              <w:rPr>
                <w:rFonts w:ascii="Calibri" w:hAnsi="Calibri" w:cs="Calibri"/>
                <w:i/>
                <w:iCs/>
                <w:sz w:val="22"/>
                <w:szCs w:val="22"/>
              </w:rPr>
            </w:pPr>
          </w:p>
          <w:p w14:paraId="2D07E9F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pulse pressure: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52.9mmHg vs 21.0mmHg, p &lt; 0.001</w:t>
            </w:r>
          </w:p>
        </w:tc>
      </w:tr>
      <w:tr w:rsidR="009F4623" w:rsidRPr="009F4623" w14:paraId="4B8A5604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47F02F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454EB6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1)</w:t>
            </w:r>
          </w:p>
          <w:p w14:paraId="28D8B8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D1B687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F830E0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</w:t>
            </w:r>
          </w:p>
          <w:p w14:paraId="21BDB4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</w:t>
            </w:r>
          </w:p>
          <w:p w14:paraId="05C369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.75 – 17 years (median 14 years)</w:t>
            </w:r>
          </w:p>
        </w:tc>
        <w:tc>
          <w:tcPr>
            <w:tcW w:w="3805" w:type="dxa"/>
          </w:tcPr>
          <w:p w14:paraId="34AB62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38mm vs &lt;38mm</w:t>
            </w:r>
          </w:p>
          <w:p w14:paraId="2DF547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5B3FD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rterial catheter in place to measure blood pressure</w:t>
            </w:r>
          </w:p>
        </w:tc>
        <w:tc>
          <w:tcPr>
            <w:tcW w:w="4822" w:type="dxa"/>
          </w:tcPr>
          <w:p w14:paraId="551DF0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S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80 (CC depth &lt;38mm as reference): OR 1.04 (0.63-1.71), p=ns</w:t>
            </w:r>
          </w:p>
          <w:p w14:paraId="789E79B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2AF56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D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30 (CC depth &lt;38mm as reference): OR 0.97 (95% CI 0.52-1.79), p=ns</w:t>
            </w:r>
          </w:p>
        </w:tc>
      </w:tr>
    </w:tbl>
    <w:p w14:paraId="60E0BBA5" w14:textId="261CD342" w:rsidR="009F4623" w:rsidRPr="009F4623" w:rsidRDefault="009F4623">
      <w:pPr>
        <w:rPr>
          <w:rFonts w:asciiTheme="majorHAnsi" w:hAnsiTheme="majorHAnsi" w:cs="Calibri"/>
          <w:sz w:val="22"/>
          <w:szCs w:val="22"/>
        </w:rPr>
      </w:pPr>
    </w:p>
    <w:p w14:paraId="3AE1511C" w14:textId="77777777" w:rsidR="009F4623" w:rsidRPr="009F4623" w:rsidRDefault="009F4623">
      <w:pPr>
        <w:spacing w:after="160" w:line="259" w:lineRule="auto"/>
        <w:rPr>
          <w:rFonts w:asciiTheme="majorHAnsi" w:hAnsiTheme="majorHAnsi" w:cs="Calibri"/>
          <w:sz w:val="22"/>
          <w:szCs w:val="22"/>
        </w:rPr>
      </w:pPr>
      <w:r w:rsidRPr="009F4623">
        <w:rPr>
          <w:rFonts w:asciiTheme="majorHAnsi" w:hAnsiTheme="majorHAnsi" w:cs="Calibri"/>
          <w:sz w:val="22"/>
          <w:szCs w:val="22"/>
        </w:rPr>
        <w:br w:type="page"/>
      </w:r>
    </w:p>
    <w:tbl>
      <w:tblPr>
        <w:tblStyle w:val="TableGrid"/>
        <w:tblW w:w="14601" w:type="dxa"/>
        <w:tblInd w:w="-5" w:type="dxa"/>
        <w:tblLook w:val="04A0" w:firstRow="1" w:lastRow="0" w:firstColumn="1" w:lastColumn="0" w:noHBand="0" w:noVBand="1"/>
      </w:tblPr>
      <w:tblGrid>
        <w:gridCol w:w="1842"/>
        <w:gridCol w:w="2143"/>
        <w:gridCol w:w="1992"/>
        <w:gridCol w:w="3804"/>
        <w:gridCol w:w="4820"/>
      </w:tblGrid>
      <w:tr w:rsidR="009F4623" w:rsidRPr="009F4623" w14:paraId="6D656F27" w14:textId="77777777" w:rsidTr="00264343">
        <w:trPr>
          <w:gridAfter w:val="3"/>
          <w:wAfter w:w="10615" w:type="dxa"/>
          <w:trHeight w:val="404"/>
        </w:trPr>
        <w:tc>
          <w:tcPr>
            <w:tcW w:w="3986" w:type="dxa"/>
            <w:gridSpan w:val="2"/>
            <w:vAlign w:val="center"/>
          </w:tcPr>
          <w:p w14:paraId="5DA711DF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INTERACTIONS</w:t>
            </w:r>
          </w:p>
        </w:tc>
      </w:tr>
      <w:tr w:rsidR="009F4623" w:rsidRPr="009F4623" w14:paraId="63D4EFB6" w14:textId="77777777" w:rsidTr="00264343">
        <w:trPr>
          <w:tblHeader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67660E85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Author, year</w:t>
            </w:r>
          </w:p>
        </w:tc>
        <w:tc>
          <w:tcPr>
            <w:tcW w:w="214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5147FF2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Design, country, year</w:t>
            </w:r>
          </w:p>
        </w:tc>
        <w:tc>
          <w:tcPr>
            <w:tcW w:w="199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52133D4D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3804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4723822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Intervention / Comparator</w:t>
            </w:r>
          </w:p>
        </w:tc>
        <w:tc>
          <w:tcPr>
            <w:tcW w:w="4820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3845AB9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Key findings</w:t>
            </w:r>
          </w:p>
        </w:tc>
      </w:tr>
      <w:tr w:rsidR="009F4623" w:rsidRPr="009F4623" w14:paraId="56CA7E1D" w14:textId="77777777" w:rsidTr="00264343">
        <w:tc>
          <w:tcPr>
            <w:tcW w:w="14601" w:type="dxa"/>
            <w:gridSpan w:val="5"/>
            <w:tcBorders>
              <w:top w:val="single" w:sz="4" w:space="0" w:color="auto"/>
            </w:tcBorders>
            <w:shd w:val="clear" w:color="auto" w:fill="000000" w:themeFill="text1"/>
          </w:tcPr>
          <w:p w14:paraId="7AFCFEDE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ADULTS</w:t>
            </w:r>
          </w:p>
        </w:tc>
      </w:tr>
      <w:tr w:rsidR="009F4623" w:rsidRPr="009F4623" w14:paraId="2345127F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3154F4E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function</w:t>
            </w:r>
          </w:p>
        </w:tc>
      </w:tr>
      <w:tr w:rsidR="009F4623" w:rsidRPr="009F4623" w14:paraId="153027B3" w14:textId="77777777" w:rsidTr="00264343">
        <w:tc>
          <w:tcPr>
            <w:tcW w:w="1843" w:type="dxa"/>
          </w:tcPr>
          <w:p w14:paraId="2BE3694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heske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7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aGVza2VzPC9BdXRob3I+PFllYXI+MjAxNzwvWWVhcj48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aGVza2VzPC9BdXRob3I+PFllYXI+MjAxNzwvWWVhcj48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4E4AAC2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11-2015)</w:t>
            </w:r>
          </w:p>
          <w:p w14:paraId="21BB021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E4C60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2" w:type="dxa"/>
          </w:tcPr>
          <w:p w14:paraId="7312C28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9568</w:t>
            </w:r>
          </w:p>
          <w:p w14:paraId="31BD1A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3EBAAE4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1ABB9D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2A931F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ing AHA-compliant chest compressions (mean values for at least 70% of the first 10 minutes of CPR were: rate 100-120, depth 50-60mm, CCF &gt;80% +/- pre-shock pause &lt;10s) vs non-compliant chest compressions</w:t>
            </w:r>
          </w:p>
          <w:p w14:paraId="69345D0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8E20C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bgroup analysis in patients who achieved ROSC after &gt; 10 minutes</w:t>
            </w:r>
          </w:p>
        </w:tc>
        <w:tc>
          <w:tcPr>
            <w:tcW w:w="4820" w:type="dxa"/>
          </w:tcPr>
          <w:p w14:paraId="331572E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with functional neurological outcome (MR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3) (non-compliant compressions as comparator)</w:t>
            </w:r>
          </w:p>
          <w:p w14:paraId="58E4D2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5D67359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Overall (n=18359)</w:t>
            </w:r>
          </w:p>
          <w:p w14:paraId="5B7ED8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C3975F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odel including CCF + rate + depth: 1.42 (95% CI 0.73-2.74)</w:t>
            </w:r>
          </w:p>
          <w:p w14:paraId="336F89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8FDCE7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In those achieving ROSC after &gt; 10 minutes (n=3597)</w:t>
            </w:r>
          </w:p>
          <w:p w14:paraId="1BE704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8ADF8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odel including CCF + rate + depth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3.03 (95% CI 1.12-8.20)</w:t>
            </w:r>
          </w:p>
        </w:tc>
      </w:tr>
      <w:tr w:rsidR="009F4623" w:rsidRPr="009F4623" w14:paraId="62883D4F" w14:textId="77777777" w:rsidTr="00264343">
        <w:tc>
          <w:tcPr>
            <w:tcW w:w="1843" w:type="dxa"/>
          </w:tcPr>
          <w:p w14:paraId="736FBE76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Duval et al 201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EdXZhbDwvQXV0aG9yPjxZZWFyPjIwMTk8L1llYXI+PFJl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EdXZhbDwvQXV0aG9yPjxZZWFyPjIwMTk8L1llYXI+PFJl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20EABD2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09)</w:t>
            </w:r>
          </w:p>
          <w:p w14:paraId="6867B7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DF08E1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2" w:type="dxa"/>
          </w:tcPr>
          <w:p w14:paraId="408714B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643</w:t>
            </w:r>
          </w:p>
          <w:p w14:paraId="19338C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9A2BFCD" w14:textId="77777777" w:rsidR="009F4623" w:rsidRPr="009F4623" w:rsidRDefault="009F4623" w:rsidP="00264343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F4623">
              <w:rPr>
                <w:rFonts w:ascii="Calibri" w:hAnsi="Calibri" w:cs="Calibri"/>
                <w:color w:val="000000"/>
                <w:sz w:val="22"/>
                <w:szCs w:val="22"/>
              </w:rPr>
              <w:t>Where both CC rate between 60-160/min and CC depth between 2-6cm recorded during the first 5 mins of CP</w:t>
            </w:r>
          </w:p>
          <w:p w14:paraId="23A5147C" w14:textId="77777777" w:rsidR="009F4623" w:rsidRPr="009F4623" w:rsidRDefault="009F4623" w:rsidP="00264343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</w:p>
          <w:p w14:paraId="0F0F99F0" w14:textId="77777777" w:rsidR="009F4623" w:rsidRPr="009F4623" w:rsidRDefault="009F4623" w:rsidP="00264343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F4623">
              <w:rPr>
                <w:rFonts w:ascii="Calibri" w:hAnsi="Calibri" w:cs="Calibri"/>
                <w:color w:val="000000"/>
                <w:sz w:val="22"/>
                <w:szCs w:val="22"/>
              </w:rPr>
              <w:t>“Adult-age”</w:t>
            </w:r>
          </w:p>
          <w:p w14:paraId="64914B33" w14:textId="77777777" w:rsidR="009F4623" w:rsidRPr="009F4623" w:rsidRDefault="009F4623" w:rsidP="00264343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</w:p>
          <w:p w14:paraId="34FEDA84" w14:textId="77777777" w:rsidR="009F4623" w:rsidRPr="009F4623" w:rsidRDefault="009F4623" w:rsidP="00264343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9F4623">
              <w:rPr>
                <w:rFonts w:ascii="Calibri" w:hAnsi="Calibri" w:cs="Calibri"/>
                <w:color w:val="000000"/>
                <w:sz w:val="22"/>
                <w:szCs w:val="22"/>
              </w:rPr>
              <w:lastRenderedPageBreak/>
              <w:t>Mean (SD) age: 67.5 years (15.7)</w:t>
            </w:r>
          </w:p>
        </w:tc>
        <w:tc>
          <w:tcPr>
            <w:tcW w:w="3804" w:type="dxa"/>
          </w:tcPr>
          <w:p w14:paraId="3011BE8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Compared CC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within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20% of optimum rate 107/min and depth 4.7cm (86-128/min and 3.8-5.6cm) vs those outside this range</w:t>
            </w:r>
          </w:p>
        </w:tc>
        <w:tc>
          <w:tcPr>
            <w:tcW w:w="4820" w:type="dxa"/>
          </w:tcPr>
          <w:p w14:paraId="33C68926" w14:textId="77777777" w:rsidR="009F4623" w:rsidRPr="009F4623" w:rsidRDefault="009F4623" w:rsidP="00264343">
            <w:pPr>
              <w:rPr>
                <w:rFonts w:ascii="Calibri" w:hAnsi="Calibri" w:cs="Calibri"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survival with functional neurological outcome (MR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3) (non-optimum compressions as reference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.44 (95%CI 1.07-1.94), p= 0.02)</w:t>
            </w:r>
          </w:p>
        </w:tc>
      </w:tr>
      <w:tr w:rsidR="009F4623" w:rsidRPr="009F4623" w14:paraId="1C96A446" w14:textId="77777777" w:rsidTr="00264343">
        <w:tc>
          <w:tcPr>
            <w:tcW w:w="1843" w:type="dxa"/>
          </w:tcPr>
          <w:p w14:paraId="1FA4FCFB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ark et al 2020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1789F7A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outh Korea (2016-2017)</w:t>
            </w:r>
          </w:p>
          <w:p w14:paraId="22EDE28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B177B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  <w:p w14:paraId="6EDE5B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37850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Data from SALS registry</w:t>
            </w:r>
          </w:p>
        </w:tc>
        <w:tc>
          <w:tcPr>
            <w:tcW w:w="1992" w:type="dxa"/>
          </w:tcPr>
          <w:p w14:paraId="19B56F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491</w:t>
            </w:r>
          </w:p>
          <w:p w14:paraId="6090FC3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with bystander CPR</w:t>
            </w:r>
          </w:p>
          <w:p w14:paraId="3529047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019D9A2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High quality CPR’ (CC rate ≥100/min and CC depth ≥50 mm with appropriate hand position) (n=149) vs ‘low quality CPR (not meeting the ‘high-quality CPR’ definition) (n=2342)</w:t>
            </w:r>
          </w:p>
        </w:tc>
        <w:tc>
          <w:tcPr>
            <w:tcW w:w="4820" w:type="dxa"/>
          </w:tcPr>
          <w:p w14:paraId="162ECDB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with functional neurological outcome (CPC 1-2) (high-quality CPR vs low-quality CPR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25.5% (38/149) vs 5.7% (134/2342), p&lt;0.001</w:t>
            </w:r>
          </w:p>
        </w:tc>
      </w:tr>
      <w:tr w:rsidR="009F4623" w:rsidRPr="009F4623" w14:paraId="195ED349" w14:textId="77777777" w:rsidTr="00264343">
        <w:tc>
          <w:tcPr>
            <w:tcW w:w="1843" w:type="dxa"/>
          </w:tcPr>
          <w:p w14:paraId="5A28D8A6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iyapan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Riyapan&lt;/Author&gt;&lt;Year&gt;2019&lt;/Year&gt;&lt;RecNum&gt;9112&lt;/RecNum&gt;&lt;DisplayText&gt;&lt;style face="superscript" size="12"&gt;27&lt;/style&gt;&lt;/DisplayText&gt;&lt;record&gt;&lt;rec-number&gt;9112&lt;/rec-number&gt;&lt;foreign-keys&gt;&lt;key app="EN" db-id="w5vpvwfr29txsle0dpcvrfxeww2fvtfppwts" timestamp="1746357599"&gt;9112&lt;/key&gt;&lt;/foreign-keys&gt;&lt;ref-type name="Journal Article"&gt;17&lt;/ref-type&gt;&lt;contributors&gt;&lt;authors&gt;&lt;author&gt;Riyapan, S&lt;/author&gt;&lt;author&gt;Naulnark, T&lt;/author&gt;&lt;author&gt;Ruangsomboon, O&lt;/author&gt;&lt;author&gt;et al&lt;/author&gt;&lt;/authors&gt;&lt;/contributors&gt;&lt;titles&gt;&lt;title&gt;Improving quality of chest compression in thai emergency department by using real-time audio-visual feedback cardio-pulmonary resuscitation monitoring&lt;/title&gt;&lt;secondary-title&gt;J Med Assoc Thai&lt;/secondary-title&gt;&lt;/titles&gt;&lt;periodical&gt;&lt;full-title&gt;J Med Assoc Thai&lt;/full-title&gt;&lt;/periodical&gt;&lt;pages&gt;245-251&lt;/pages&gt;&lt;volume&gt;102&lt;/volume&gt;&lt;dates&gt;&lt;year&gt;2019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6C0C37E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hailand (2017)</w:t>
            </w:r>
          </w:p>
          <w:p w14:paraId="2BC86D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31171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  <w:p w14:paraId="0F40E0E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700558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2" w:type="dxa"/>
          </w:tcPr>
          <w:p w14:paraId="72DE1FE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2</w:t>
            </w:r>
          </w:p>
          <w:p w14:paraId="4E7B483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A8E820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78203A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reated in ED</w:t>
            </w:r>
          </w:p>
          <w:p w14:paraId="07765A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26B7E0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Adults’</w:t>
            </w:r>
          </w:p>
          <w:p w14:paraId="50CE79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C0CB5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3.4 years (14.4)</w:t>
            </w:r>
          </w:p>
        </w:tc>
        <w:tc>
          <w:tcPr>
            <w:tcW w:w="3804" w:type="dxa"/>
          </w:tcPr>
          <w:p w14:paraId="2E9FBC7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e of real-time audio-visual feedback in ‘after’ period</w:t>
            </w:r>
          </w:p>
          <w:p w14:paraId="410F2F0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E8BDF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before’ period, mean (SD)</w:t>
            </w:r>
          </w:p>
          <w:p w14:paraId="571102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29ED466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: 139.9 (8.9)/min</w:t>
            </w:r>
          </w:p>
          <w:p w14:paraId="624714D6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: 38.8mm (11.5)</w:t>
            </w:r>
          </w:p>
          <w:p w14:paraId="5BF730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4FA78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after period, mean (SD)</w:t>
            </w:r>
          </w:p>
          <w:p w14:paraId="07DB65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6C672BB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17.2 (7.4)/min (p=0.018)</w:t>
            </w:r>
          </w:p>
          <w:p w14:paraId="062C268F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48.0mm (9.2) (p&lt;0.001)</w:t>
            </w:r>
          </w:p>
          <w:p w14:paraId="66CFFF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4853E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o difference in CC fraction or other parameters apart from an overall measure of CPR quality </w:t>
            </w:r>
          </w:p>
        </w:tc>
        <w:tc>
          <w:tcPr>
            <w:tcW w:w="4820" w:type="dxa"/>
          </w:tcPr>
          <w:p w14:paraId="16C41D2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to 30 days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, before vs after: 0% (0/16) vs 12.5% (2/16), p=0.417</w:t>
            </w:r>
          </w:p>
          <w:p w14:paraId="7C9FCBE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508EDACA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65DC53F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hospital discharge / 30 days / one month</w:t>
            </w:r>
          </w:p>
        </w:tc>
      </w:tr>
      <w:tr w:rsidR="009F4623" w:rsidRPr="009F4623" w14:paraId="63E7F617" w14:textId="77777777" w:rsidTr="00264343">
        <w:tc>
          <w:tcPr>
            <w:tcW w:w="1843" w:type="dxa"/>
          </w:tcPr>
          <w:p w14:paraId="136C54F9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Cheske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7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aGVza2VzPC9BdXRob3I+PFllYXI+MjAxNzwvWWVhcj48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DaGVza2VzPC9BdXRob3I+PFllYXI+MjAxNzwvWWVhcj48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3E0482E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11-2015)</w:t>
            </w:r>
          </w:p>
          <w:p w14:paraId="4E1F16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9A203D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2" w:type="dxa"/>
          </w:tcPr>
          <w:p w14:paraId="777A9D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9568</w:t>
            </w:r>
          </w:p>
          <w:p w14:paraId="360014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3C0FCE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457334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6FA7D3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ing AHA-compliant chest compressions (mean values for at least 70% of the first 10 minutes of CPR were: rate 100-120, depth 50-60mm, CCF &gt;80%, pre-shock pause &lt;10s) vs non-compliant chest compressions</w:t>
            </w:r>
          </w:p>
        </w:tc>
        <w:tc>
          <w:tcPr>
            <w:tcW w:w="4820" w:type="dxa"/>
          </w:tcPr>
          <w:p w14:paraId="145CC54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OR for survival to hospital discharge</w:t>
            </w:r>
          </w:p>
          <w:p w14:paraId="460918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65FE9D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Overall</w:t>
            </w:r>
          </w:p>
          <w:p w14:paraId="73EB3D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2A86F8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odel including CCF + rate + depth (n=19568): 1.26 (95% CI 0.80-1.97)</w:t>
            </w:r>
          </w:p>
          <w:p w14:paraId="32CB7B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353F8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odel including CCF + rate + depth + pre-shock pause (n=3520): 1.41 (95% CI 0.67-2.97)</w:t>
            </w:r>
          </w:p>
          <w:p w14:paraId="07762A7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B4788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In those achieving ROSC after &gt; 10 minutes (n=4158)</w:t>
            </w:r>
          </w:p>
          <w:p w14:paraId="624E25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B0618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odel including CCF + rate + depth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2.17 (95% CI 1.11-4.27)</w:t>
            </w:r>
          </w:p>
        </w:tc>
      </w:tr>
      <w:tr w:rsidR="009F4623" w:rsidRPr="009F4623" w14:paraId="637CE37E" w14:textId="77777777" w:rsidTr="00264343">
        <w:tc>
          <w:tcPr>
            <w:tcW w:w="1843" w:type="dxa"/>
          </w:tcPr>
          <w:p w14:paraId="54D8C4B8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Nichol et al 202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OaWNob2w8L0F1dGhvcj48WWVhcj4yMDIxPC9ZZWFyPjxS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1AFFA40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5)</w:t>
            </w:r>
          </w:p>
          <w:p w14:paraId="5C4585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21C86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2" w:type="dxa"/>
          </w:tcPr>
          <w:p w14:paraId="4B5B302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547</w:t>
            </w:r>
          </w:p>
          <w:p w14:paraId="0452C24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75F2DD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>, EMS-treated</w:t>
            </w:r>
          </w:p>
          <w:p w14:paraId="012F1A2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070C1295" w14:textId="77777777" w:rsidR="009F4623" w:rsidRPr="009F4623" w:rsidRDefault="009F4623" w:rsidP="00264343">
            <w:pPr>
              <w:rPr>
                <w:rFonts w:ascii="Calibri" w:hAnsi="Calibri" w:cs="Calibri"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ompared multiple combinations of CC rate and CC depth vs CC rate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00 and CC depth &lt;38mm</w:t>
            </w:r>
          </w:p>
        </w:tc>
        <w:tc>
          <w:tcPr>
            <w:tcW w:w="4820" w:type="dxa"/>
          </w:tcPr>
          <w:p w14:paraId="753196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OR for survival to hospital discharge (depth &lt;38mm and rate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00 as reference)</w:t>
            </w:r>
          </w:p>
          <w:p w14:paraId="0A6C5B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A0B4181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38mm &amp; 101-120/min: 1.18 (95% CI 0.63-2.19)</w:t>
            </w:r>
          </w:p>
          <w:p w14:paraId="1CDCF73D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38mm &amp; 121+/min: 1.38 (95% CI 0.70-2.70)</w:t>
            </w:r>
          </w:p>
          <w:p w14:paraId="64059EEC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 &amp; ≤100/min: 1.48 (95% CI 0.78-2.84)</w:t>
            </w:r>
          </w:p>
          <w:p w14:paraId="46AEB3AD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 &amp; 101-120/min: 1.40 (95% CI 0.79-2.48)</w:t>
            </w:r>
          </w:p>
          <w:p w14:paraId="372FDBED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8-51mm &amp; 121+/min: 1.26 (95% CI 0.65-2.44)</w:t>
            </w:r>
          </w:p>
          <w:p w14:paraId="4214D20A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 &amp; ≤100/min: 1.43 (95% CI 0.75-2.75)</w:t>
            </w:r>
          </w:p>
          <w:p w14:paraId="33CA934A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 &amp; 101-120/min: 1.57 (95% CI 0.88-2.81)</w:t>
            </w:r>
          </w:p>
          <w:p w14:paraId="7D81468F" w14:textId="77777777" w:rsidR="009F4623" w:rsidRPr="009F4623" w:rsidRDefault="009F4623" w:rsidP="009F4623">
            <w:pPr>
              <w:pStyle w:val="ListParagraph"/>
              <w:numPr>
                <w:ilvl w:val="0"/>
                <w:numId w:val="17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gt;51mm &amp; 121+/min: 1.23 (95% CI 0.58-2.61)</w:t>
            </w:r>
          </w:p>
        </w:tc>
      </w:tr>
      <w:tr w:rsidR="009F4623" w:rsidRPr="009F4623" w14:paraId="2EE7639B" w14:textId="77777777" w:rsidTr="00264343">
        <w:tc>
          <w:tcPr>
            <w:tcW w:w="1843" w:type="dxa"/>
          </w:tcPr>
          <w:p w14:paraId="4930493E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ark et al 2020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5C769BA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outh Korea (2016-2017)</w:t>
            </w:r>
          </w:p>
          <w:p w14:paraId="4D3E1E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3167D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  <w:p w14:paraId="70E8DD4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07F0A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Data from SALS registry</w:t>
            </w:r>
          </w:p>
        </w:tc>
        <w:tc>
          <w:tcPr>
            <w:tcW w:w="1992" w:type="dxa"/>
          </w:tcPr>
          <w:p w14:paraId="14B338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491</w:t>
            </w:r>
          </w:p>
          <w:p w14:paraId="3A80C61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with bystander CPR</w:t>
            </w:r>
          </w:p>
          <w:p w14:paraId="793B28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6D7E7AE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High quality CPR’ (CC rate ≥100/min and CC depth ≥50 mm with appropriate hand position) (n=149) vs ‘low quality CPR (not meeting the ‘high-quality CPR’ definition) (n=2342)</w:t>
            </w:r>
          </w:p>
        </w:tc>
        <w:tc>
          <w:tcPr>
            <w:tcW w:w="4820" w:type="dxa"/>
          </w:tcPr>
          <w:p w14:paraId="283E14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to hospital discharge (high-quality CPR vs low-quality CPR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30.2% (45/149) vs 10.1% (236/2342), p&lt;0.001</w:t>
            </w:r>
          </w:p>
          <w:p w14:paraId="709568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677148EB" w14:textId="77777777" w:rsidTr="00264343">
        <w:tc>
          <w:tcPr>
            <w:tcW w:w="1843" w:type="dxa"/>
          </w:tcPr>
          <w:p w14:paraId="7DE4EF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iyapan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Riyapan&lt;/Author&gt;&lt;Year&gt;2019&lt;/Year&gt;&lt;RecNum&gt;9112&lt;/RecNum&gt;&lt;DisplayText&gt;&lt;style face="superscript" size="12"&gt;27&lt;/style&gt;&lt;/DisplayText&gt;&lt;record&gt;&lt;rec-number&gt;9112&lt;/rec-number&gt;&lt;foreign-keys&gt;&lt;key app="EN" db-id="w5vpvwfr29txsle0dpcvrfxeww2fvtfppwts" timestamp="1746357599"&gt;9112&lt;/key&gt;&lt;/foreign-keys&gt;&lt;ref-type name="Journal Article"&gt;17&lt;/ref-type&gt;&lt;contributors&gt;&lt;authors&gt;&lt;author&gt;Riyapan, S&lt;/author&gt;&lt;author&gt;Naulnark, T&lt;/author&gt;&lt;author&gt;Ruangsomboon, O&lt;/author&gt;&lt;author&gt;et al&lt;/author&gt;&lt;/authors&gt;&lt;/contributors&gt;&lt;titles&gt;&lt;title&gt;Improving quality of chest compression in thai emergency department by using real-time audio-visual feedback cardio-pulmonary resuscitation monitoring&lt;/title&gt;&lt;secondary-title&gt;J Med Assoc Thai&lt;/secondary-title&gt;&lt;/titles&gt;&lt;periodical&gt;&lt;full-title&gt;J Med Assoc Thai&lt;/full-title&gt;&lt;/periodical&gt;&lt;pages&gt;245-251&lt;/pages&gt;&lt;volume&gt;102&lt;/volume&gt;&lt;dates&gt;&lt;year&gt;2019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52C7B21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hailand (2017)</w:t>
            </w:r>
          </w:p>
          <w:p w14:paraId="5207241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70098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2" w:type="dxa"/>
          </w:tcPr>
          <w:p w14:paraId="6CE5EE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2</w:t>
            </w:r>
          </w:p>
          <w:p w14:paraId="4C03A21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26E54C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1DB80D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reated in ED</w:t>
            </w:r>
          </w:p>
          <w:p w14:paraId="38E6BC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6CBE8B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Adults’</w:t>
            </w:r>
          </w:p>
          <w:p w14:paraId="57AAE3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1D4991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3.4 years (14.4)</w:t>
            </w:r>
          </w:p>
        </w:tc>
        <w:tc>
          <w:tcPr>
            <w:tcW w:w="3804" w:type="dxa"/>
          </w:tcPr>
          <w:p w14:paraId="640243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Use of real-time audio-visual feedback in ‘after’ period</w:t>
            </w:r>
          </w:p>
          <w:p w14:paraId="45D8E3A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CA350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before’ period, mean (SD)</w:t>
            </w:r>
          </w:p>
          <w:p w14:paraId="10457A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484AD2A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: 139.9 (8.9)/min</w:t>
            </w:r>
          </w:p>
          <w:p w14:paraId="00F401EC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: 38.8mm (11.5)</w:t>
            </w:r>
          </w:p>
          <w:p w14:paraId="2BFA70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1AD9B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after period, mean (SD)</w:t>
            </w:r>
          </w:p>
          <w:p w14:paraId="3C43BF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E26F41E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17.2 (7.4)/min (p=0.018)</w:t>
            </w:r>
          </w:p>
          <w:p w14:paraId="076FD089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48.0mm (9.2) (p&lt;0.001)</w:t>
            </w:r>
          </w:p>
          <w:p w14:paraId="679FBC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6147AC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o difference in CC fraction or other parameters apart from an overall measure of CPR quality </w:t>
            </w:r>
          </w:p>
        </w:tc>
        <w:tc>
          <w:tcPr>
            <w:tcW w:w="4820" w:type="dxa"/>
          </w:tcPr>
          <w:p w14:paraId="0AB6FB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Survival to 30 days, before vs after: 6.3% (1/16) vs 12.5% (2/16), p=1.0</w:t>
            </w:r>
          </w:p>
          <w:p w14:paraId="28E1547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311653AF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00073F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40C8C5FD" w14:textId="77777777" w:rsidTr="00264343">
        <w:tc>
          <w:tcPr>
            <w:tcW w:w="1843" w:type="dxa"/>
          </w:tcPr>
          <w:p w14:paraId="4095414F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iyapan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Riyapan&lt;/Author&gt;&lt;Year&gt;2019&lt;/Year&gt;&lt;RecNum&gt;9112&lt;/RecNum&gt;&lt;DisplayText&gt;&lt;style face="superscript" size="12"&gt;27&lt;/style&gt;&lt;/DisplayText&gt;&lt;record&gt;&lt;rec-number&gt;9112&lt;/rec-number&gt;&lt;foreign-keys&gt;&lt;key app="EN" db-id="w5vpvwfr29txsle0dpcvrfxeww2fvtfppwts" timestamp="1746357599"&gt;9112&lt;/key&gt;&lt;/foreign-keys&gt;&lt;ref-type name="Journal Article"&gt;17&lt;/ref-type&gt;&lt;contributors&gt;&lt;authors&gt;&lt;author&gt;Riyapan, S&lt;/author&gt;&lt;author&gt;Naulnark, T&lt;/author&gt;&lt;author&gt;Ruangsomboon, O&lt;/author&gt;&lt;author&gt;et al&lt;/author&gt;&lt;/authors&gt;&lt;/contributors&gt;&lt;titles&gt;&lt;title&gt;Improving quality of chest compression in thai emergency department by using real-time audio-visual feedback cardio-pulmonary resuscitation monitoring&lt;/title&gt;&lt;secondary-title&gt;J Med Assoc Thai&lt;/secondary-title&gt;&lt;/titles&gt;&lt;periodical&gt;&lt;full-title&gt;J Med Assoc Thai&lt;/full-title&gt;&lt;/periodical&gt;&lt;pages&gt;245-251&lt;/pages&gt;&lt;volume&gt;102&lt;/volume&gt;&lt;dates&gt;&lt;year&gt;2019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38F747E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hailand (2017)</w:t>
            </w:r>
          </w:p>
          <w:p w14:paraId="018EE2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1944A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2" w:type="dxa"/>
          </w:tcPr>
          <w:p w14:paraId="10F8101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2</w:t>
            </w:r>
          </w:p>
          <w:p w14:paraId="178E15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0CE47F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44ACB86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reated in ED</w:t>
            </w:r>
          </w:p>
          <w:p w14:paraId="312B65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8E25CD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Adults’</w:t>
            </w:r>
          </w:p>
          <w:p w14:paraId="4F1036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BF7DA9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3.4 years (14.4)</w:t>
            </w:r>
          </w:p>
        </w:tc>
        <w:tc>
          <w:tcPr>
            <w:tcW w:w="3804" w:type="dxa"/>
          </w:tcPr>
          <w:p w14:paraId="2E8A6C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e of real-time audio-visual feedback in ‘after’ period</w:t>
            </w:r>
          </w:p>
          <w:p w14:paraId="0F7A4E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230B4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before’ period, mean (SD)</w:t>
            </w:r>
          </w:p>
          <w:p w14:paraId="0185A2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EC220C0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: 139.9 (8.9)/min</w:t>
            </w:r>
          </w:p>
          <w:p w14:paraId="786F6700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: 38.8mm (11.5)</w:t>
            </w:r>
          </w:p>
          <w:p w14:paraId="64CF5D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23413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after period, mean (SD)</w:t>
            </w:r>
          </w:p>
          <w:p w14:paraId="22EE39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8127764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17.2 (7.4)/min (p=0.018)</w:t>
            </w:r>
          </w:p>
          <w:p w14:paraId="677AFDFC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48.0mm (9.2) (p&lt;0.001)</w:t>
            </w:r>
          </w:p>
          <w:p w14:paraId="746E91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0CCE2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o difference in CC fraction or other parameters apart from an overall measure of CPR quality </w:t>
            </w:r>
          </w:p>
        </w:tc>
        <w:tc>
          <w:tcPr>
            <w:tcW w:w="4820" w:type="dxa"/>
          </w:tcPr>
          <w:p w14:paraId="5F1EF5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rvival to 24 hours, before vs after: 25% (4/16) vs 25% (4/16), p=1.0</w:t>
            </w:r>
          </w:p>
          <w:p w14:paraId="41C121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923EFA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rvival to hospital admission, before vs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after: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31% (5/16) vs 31% (5/16), p=1.0</w:t>
            </w:r>
          </w:p>
          <w:p w14:paraId="62ADCE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16C88520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71604F2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5EE85CEE" w14:textId="77777777" w:rsidTr="00264343">
        <w:tc>
          <w:tcPr>
            <w:tcW w:w="1843" w:type="dxa"/>
          </w:tcPr>
          <w:p w14:paraId="25A7D1E7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Lee et al 202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Lee&lt;/Author&gt;&lt;Year&gt;2023&lt;/Year&gt;&lt;RecNum&gt;9128&lt;/RecNum&gt;&lt;DisplayText&gt;&lt;style face="superscript" size="12"&gt;22&lt;/style&gt;&lt;/DisplayText&gt;&lt;record&gt;&lt;rec-number&gt;9128&lt;/rec-number&gt;&lt;foreign-keys&gt;&lt;key app="EN" db-id="w5vpvwfr29txsle0dpcvrfxeww2fvtfppwts" timestamp="1746358022"&gt;9128&lt;/key&gt;&lt;/foreign-keys&gt;&lt;ref-type name="Journal Article"&gt;17&lt;/ref-type&gt;&lt;contributors&gt;&lt;authors&gt;&lt;author&gt;Dae Sub Lee&lt;/author&gt;&lt;author&gt;Mun Ki Min&lt;/author&gt;&lt;author&gt;Ji Ho Ryu&lt;/author&gt;&lt;author&gt;Min Jee Lee&lt;/author&gt;&lt;author&gt;Mo Se Chun&lt;/author&gt;&lt;author&gt;Taegyu Hyun&lt;/author&gt;&lt;author&gt;Seung Woo Shon&lt;/author&gt;&lt;/authors&gt;&lt;/contributors&gt;&lt;titles&gt;&lt;title&gt;Cardiopulmonary resuscitation: difficulty in maintaining sufficient compression depth at the appropriate rate&lt;/title&gt;&lt;secondary-title&gt;Signa Vitae&lt;/secondary-title&gt;&lt;/titles&gt;&lt;periodical&gt;&lt;full-title&gt;Signa Vitae&lt;/full-title&gt;&lt;/periodical&gt;&lt;pages&gt;79-85&lt;/pages&gt;&lt;volume&gt;19&lt;/volume&gt;&lt;number&gt;6&lt;/number&gt;&lt;dates&gt;&lt;year&gt;2023&lt;/year&gt;&lt;pub-dates&gt;&lt;date&gt;2023-11-08&lt;/date&gt;&lt;/pub-dates&gt;&lt;/dates&gt;&lt;urls&gt;&lt;related-urls&gt;&lt;url&gt;{https://www.signavitae.com/articles/10.22514/sv.2023.104}&lt;/url&gt;&lt;/related-urls&gt;&lt;/urls&gt;&lt;electronic-resource-num&gt;10.22514/sv.2023.104&lt;/electronic-resource-num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322C440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outh Korea (2020)</w:t>
            </w:r>
          </w:p>
          <w:p w14:paraId="673A10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99E20F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2" w:type="dxa"/>
          </w:tcPr>
          <w:p w14:paraId="0263DA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0</w:t>
            </w:r>
          </w:p>
          <w:p w14:paraId="4BCCFA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ardiac arrest in ED</w:t>
            </w:r>
          </w:p>
          <w:p w14:paraId="11BF7E7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7A6492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7F5C98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roportion with compliant chest compressions (rate 100-120/min and depth 5-6cm) in those with ROSC (n=17) and those who died (n=33)</w:t>
            </w:r>
          </w:p>
          <w:p w14:paraId="1E4889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FCA99B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naly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overall and for first 10 mins of CPR (to account for longer CPR duration in group that died)</w:t>
            </w:r>
          </w:p>
        </w:tc>
        <w:tc>
          <w:tcPr>
            <w:tcW w:w="4820" w:type="dxa"/>
          </w:tcPr>
          <w:p w14:paraId="7A77CEA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dequate chest compressions (overall performance: ROSC vs death) 12.5% vs 18.8%, p=0.160</w:t>
            </w:r>
          </w:p>
          <w:p w14:paraId="613FE0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A8D62C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dequate chest compressions (performance in first 10 mins: ROSC vs death) 10.8% vs 18.0%, p=0.164</w:t>
            </w:r>
          </w:p>
          <w:p w14:paraId="4D1481C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6C4972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3887D114" w14:textId="77777777" w:rsidTr="00264343">
        <w:tc>
          <w:tcPr>
            <w:tcW w:w="1843" w:type="dxa"/>
          </w:tcPr>
          <w:p w14:paraId="13421086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ark et al 2020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QYXJrPC9BdXRob3I+PFllYXI+MjAyMDwvWWVhcj48UmVj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688094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outh Korea (2016-2017)</w:t>
            </w:r>
          </w:p>
          <w:p w14:paraId="27BBEF5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FD8CC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</w:t>
            </w:r>
          </w:p>
          <w:p w14:paraId="6B2239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AFA5A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Data from SALS registry</w:t>
            </w:r>
          </w:p>
        </w:tc>
        <w:tc>
          <w:tcPr>
            <w:tcW w:w="1992" w:type="dxa"/>
          </w:tcPr>
          <w:p w14:paraId="1160B2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2491</w:t>
            </w:r>
          </w:p>
          <w:p w14:paraId="459E656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with bystander CPR</w:t>
            </w:r>
          </w:p>
          <w:p w14:paraId="68A5940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332BFE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High quality CPR’ performed by bystanders (CC rate ≥100/min and CC depth ≥50 mm with appropriate hand position) (n=149) vs ‘low quality CPR (not meeting the ‘high-quality CPR’ definition) (n=2342)</w:t>
            </w:r>
          </w:p>
          <w:p w14:paraId="39C68C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1028EF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Short’ subjective assessment of bystander CPR efforts by EMS personnel after arrival on scene</w:t>
            </w:r>
          </w:p>
        </w:tc>
        <w:tc>
          <w:tcPr>
            <w:tcW w:w="4820" w:type="dxa"/>
          </w:tcPr>
          <w:p w14:paraId="2A337DC3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-hospital ROSC (high-quality CPR vs low-quality CPR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41.6% (62/149) vs 22.5% (528/2342), p&lt;0.001.</w:t>
            </w:r>
          </w:p>
          <w:p w14:paraId="146C682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1DE355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ROSC at any time high-quality CPR vs low-quality CPR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47.7% (71/149) vs 29.0% (680/2342), p&lt;0.001.</w:t>
            </w:r>
          </w:p>
          <w:p w14:paraId="3559290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</w:tr>
      <w:tr w:rsidR="009F4623" w:rsidRPr="009F4623" w14:paraId="208C6C78" w14:textId="77777777" w:rsidTr="00264343">
        <w:tc>
          <w:tcPr>
            <w:tcW w:w="1843" w:type="dxa"/>
          </w:tcPr>
          <w:p w14:paraId="4D6CB672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iyapan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9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Riyapan&lt;/Author&gt;&lt;Year&gt;2019&lt;/Year&gt;&lt;RecNum&gt;9112&lt;/RecNum&gt;&lt;DisplayText&gt;&lt;style face="superscript" size="12"&gt;27&lt;/style&gt;&lt;/DisplayText&gt;&lt;record&gt;&lt;rec-number&gt;9112&lt;/rec-number&gt;&lt;foreign-keys&gt;&lt;key app="EN" db-id="w5vpvwfr29txsle0dpcvrfxeww2fvtfppwts" timestamp="1746357599"&gt;9112&lt;/key&gt;&lt;/foreign-keys&gt;&lt;ref-type name="Journal Article"&gt;17&lt;/ref-type&gt;&lt;contributors&gt;&lt;authors&gt;&lt;author&gt;Riyapan, S&lt;/author&gt;&lt;author&gt;Naulnark, T&lt;/author&gt;&lt;author&gt;Ruangsomboon, O&lt;/author&gt;&lt;author&gt;et al&lt;/author&gt;&lt;/authors&gt;&lt;/contributors&gt;&lt;titles&gt;&lt;title&gt;Improving quality of chest compression in thai emergency department by using real-time audio-visual feedback cardio-pulmonary resuscitation monitoring&lt;/title&gt;&lt;secondary-title&gt;J Med Assoc Thai&lt;/secondary-title&gt;&lt;/titles&gt;&lt;periodical&gt;&lt;full-title&gt;J Med Assoc Thai&lt;/full-title&gt;&lt;/periodical&gt;&lt;pages&gt;245-251&lt;/pages&gt;&lt;volume&gt;102&lt;/volume&gt;&lt;dates&gt;&lt;year&gt;2019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5EA006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hailand (2017)</w:t>
            </w:r>
          </w:p>
          <w:p w14:paraId="3C2693E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F05B7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2" w:type="dxa"/>
          </w:tcPr>
          <w:p w14:paraId="096713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2</w:t>
            </w:r>
          </w:p>
          <w:p w14:paraId="5268908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07E70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</w:t>
            </w:r>
          </w:p>
          <w:p w14:paraId="5DB295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reated in ED</w:t>
            </w:r>
          </w:p>
          <w:p w14:paraId="272587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5D2287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‘Adults’</w:t>
            </w:r>
          </w:p>
          <w:p w14:paraId="4A6882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66822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3.4 years (14.4)</w:t>
            </w:r>
          </w:p>
        </w:tc>
        <w:tc>
          <w:tcPr>
            <w:tcW w:w="3804" w:type="dxa"/>
          </w:tcPr>
          <w:p w14:paraId="04116A3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e of real-time audio-visual feedback in ‘after’ period</w:t>
            </w:r>
          </w:p>
          <w:p w14:paraId="2B23B03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32B32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before’ period, mean (SD)</w:t>
            </w:r>
          </w:p>
          <w:p w14:paraId="7B31A5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AAD747A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: 139.9 (8.9)/min</w:t>
            </w:r>
          </w:p>
          <w:p w14:paraId="2B5A40C4" w14:textId="77777777" w:rsidR="009F4623" w:rsidRPr="009F4623" w:rsidRDefault="009F4623" w:rsidP="009F4623">
            <w:pPr>
              <w:pStyle w:val="ListParagraph"/>
              <w:numPr>
                <w:ilvl w:val="0"/>
                <w:numId w:val="15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: 38.8mm (11.5)</w:t>
            </w:r>
          </w:p>
          <w:p w14:paraId="40736D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74B1FF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 ‘after period, mean (SD)</w:t>
            </w:r>
          </w:p>
          <w:p w14:paraId="081513C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BA5829B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117.2 (7.4)/min (p=0.018)</w:t>
            </w:r>
          </w:p>
          <w:p w14:paraId="079033B4" w14:textId="77777777" w:rsidR="009F4623" w:rsidRPr="009F4623" w:rsidRDefault="009F4623" w:rsidP="009F4623">
            <w:pPr>
              <w:pStyle w:val="ListParagraph"/>
              <w:numPr>
                <w:ilvl w:val="0"/>
                <w:numId w:val="16"/>
              </w:numPr>
              <w:ind w:left="154" w:hanging="154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48.0mm (9.2) (p&lt;0.001)</w:t>
            </w:r>
          </w:p>
          <w:p w14:paraId="421C27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D15F34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No difference in CC fraction or other parameters apart from an overall measure of CPR quality </w:t>
            </w:r>
          </w:p>
        </w:tc>
        <w:tc>
          <w:tcPr>
            <w:tcW w:w="4820" w:type="dxa"/>
          </w:tcPr>
          <w:p w14:paraId="5E23DAC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ROSC, before vs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after: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62.5% (10/16) vs 56% (9/16), p=1.0</w:t>
            </w:r>
          </w:p>
        </w:tc>
      </w:tr>
      <w:tr w:rsidR="009F4623" w:rsidRPr="009F4623" w14:paraId="528A936F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4629F43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415E1F28" w14:textId="77777777" w:rsidTr="00264343">
        <w:tc>
          <w:tcPr>
            <w:tcW w:w="1843" w:type="dxa"/>
          </w:tcPr>
          <w:p w14:paraId="2946DEAB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ainio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YWluaW88L0F1dGhvcj48WWVhcj4yMDE1PC9ZZWFyPjxS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YWluaW88L0F1dGhvcj48WWVhcj4yMDE1PC9ZZWFyPjxS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1ED91B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nland (2008-2011)</w:t>
            </w:r>
          </w:p>
          <w:p w14:paraId="0A0819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3C3AF4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2" w:type="dxa"/>
          </w:tcPr>
          <w:p w14:paraId="35272FD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9</w:t>
            </w:r>
          </w:p>
          <w:p w14:paraId="3B636C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4 OHCA</w:t>
            </w:r>
          </w:p>
          <w:p w14:paraId="70492DF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5 IHCA</w:t>
            </w:r>
          </w:p>
          <w:p w14:paraId="4274A85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4" w:type="dxa"/>
          </w:tcPr>
          <w:p w14:paraId="106B864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Blood Pressure (BP): </w:t>
            </w:r>
          </w:p>
          <w:p w14:paraId="0809FAE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EB257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omparing combinations of CC rate and CC depth on the effect of femoral and radial SBP/DBP during CPR</w:t>
            </w:r>
          </w:p>
          <w:p w14:paraId="350A27B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1A37D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24 patients had femoral arterial access (20 were IHCA)</w:t>
            </w:r>
          </w:p>
          <w:p w14:paraId="5803B14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0B3DD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5 patients had radial arterial access (all were IHCA)</w:t>
            </w:r>
          </w:p>
        </w:tc>
        <w:tc>
          <w:tcPr>
            <w:tcW w:w="4820" w:type="dxa"/>
          </w:tcPr>
          <w:p w14:paraId="2F50335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R for following BP measurements (&lt;50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and &lt;100/min as reference:</w:t>
            </w:r>
          </w:p>
          <w:p w14:paraId="32CDBF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1A3F6F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Femoral arterial SBP ≥85 mmHg</w:t>
            </w:r>
          </w:p>
          <w:p w14:paraId="0EB19D9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EF661B9" w14:textId="77777777" w:rsidR="009F4623" w:rsidRPr="009F4623" w:rsidRDefault="009F4623" w:rsidP="009F4623">
            <w:pPr>
              <w:pStyle w:val="ListParagraph"/>
              <w:numPr>
                <w:ilvl w:val="0"/>
                <w:numId w:val="2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100-120/min: 1.37 (95% CI 1.26-1.49), p&lt;0.001</w:t>
            </w:r>
          </w:p>
          <w:p w14:paraId="5D0FC9D3" w14:textId="77777777" w:rsidR="009F4623" w:rsidRPr="009F4623" w:rsidRDefault="009F4623" w:rsidP="009F4623">
            <w:pPr>
              <w:pStyle w:val="ListParagraph"/>
              <w:numPr>
                <w:ilvl w:val="0"/>
                <w:numId w:val="2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&gt;120/min: 3.18 (95% CI 2.74-3.70), p&lt;0.001</w:t>
            </w:r>
          </w:p>
          <w:p w14:paraId="41BE98C4" w14:textId="77777777" w:rsidR="009F4623" w:rsidRPr="009F4623" w:rsidRDefault="009F4623" w:rsidP="009F4623">
            <w:pPr>
              <w:pStyle w:val="ListParagraph"/>
              <w:numPr>
                <w:ilvl w:val="0"/>
                <w:numId w:val="2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lt;100/min: 3.07 (95% CI 2.76-3.40), p&lt;0.001</w:t>
            </w:r>
          </w:p>
          <w:p w14:paraId="47F76D5F" w14:textId="77777777" w:rsidR="009F4623" w:rsidRPr="009F4623" w:rsidRDefault="009F4623" w:rsidP="009F4623">
            <w:pPr>
              <w:pStyle w:val="ListParagraph"/>
              <w:numPr>
                <w:ilvl w:val="0"/>
                <w:numId w:val="2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100-120/min: 3.17 (95% CI 2.90-3.48), p&lt;0.001</w:t>
            </w:r>
          </w:p>
          <w:p w14:paraId="7A2BAB00" w14:textId="77777777" w:rsidR="009F4623" w:rsidRPr="009F4623" w:rsidRDefault="009F4623" w:rsidP="009F4623">
            <w:pPr>
              <w:pStyle w:val="ListParagraph"/>
              <w:numPr>
                <w:ilvl w:val="0"/>
                <w:numId w:val="21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gt;120/min: 4.40 (95% CI 3.27-5.91), p&lt;0.001</w:t>
            </w:r>
          </w:p>
          <w:p w14:paraId="784C28D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CC8AEE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Radial arterial SBP ≥85 mmHg</w:t>
            </w:r>
          </w:p>
          <w:p w14:paraId="59E9CCAC" w14:textId="77777777" w:rsidR="009F4623" w:rsidRPr="009F4623" w:rsidRDefault="009F4623" w:rsidP="009F4623">
            <w:pPr>
              <w:pStyle w:val="ListParagraph"/>
              <w:numPr>
                <w:ilvl w:val="0"/>
                <w:numId w:val="20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100-120/min: 1.94 (95% CI 1.51-2.49), p&lt;0.001</w:t>
            </w:r>
          </w:p>
          <w:p w14:paraId="795DC1A4" w14:textId="77777777" w:rsidR="009F4623" w:rsidRPr="009F4623" w:rsidRDefault="009F4623" w:rsidP="009F4623">
            <w:pPr>
              <w:pStyle w:val="ListParagraph"/>
              <w:numPr>
                <w:ilvl w:val="0"/>
                <w:numId w:val="20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&lt;50mm &amp; &gt;120/min: 0.82 (95% CI 0.55-1.24), p=0.342</w:t>
            </w:r>
          </w:p>
          <w:p w14:paraId="1CDAA4A5" w14:textId="77777777" w:rsidR="009F4623" w:rsidRPr="009F4623" w:rsidRDefault="009F4623" w:rsidP="009F4623">
            <w:pPr>
              <w:pStyle w:val="ListParagraph"/>
              <w:numPr>
                <w:ilvl w:val="0"/>
                <w:numId w:val="20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lt;100: 11.19 (95% CI 8.65-14.48), p&lt;0.001</w:t>
            </w:r>
          </w:p>
          <w:p w14:paraId="0AEB0F5B" w14:textId="77777777" w:rsidR="009F4623" w:rsidRPr="009F4623" w:rsidRDefault="009F4623" w:rsidP="009F4623">
            <w:pPr>
              <w:pStyle w:val="ListParagraph"/>
              <w:numPr>
                <w:ilvl w:val="0"/>
                <w:numId w:val="20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100-120/min: 1.70 (95% CI 1.34-2.16), p&lt;0.001</w:t>
            </w:r>
          </w:p>
          <w:p w14:paraId="76B8DF7C" w14:textId="77777777" w:rsidR="009F4623" w:rsidRPr="009F4623" w:rsidRDefault="009F4623" w:rsidP="009F4623">
            <w:pPr>
              <w:pStyle w:val="ListParagraph"/>
              <w:numPr>
                <w:ilvl w:val="0"/>
                <w:numId w:val="20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gt;120/min: 2.09 (95% CI 1.59-2.73), p&lt;0.001</w:t>
            </w:r>
          </w:p>
          <w:p w14:paraId="2D62988D" w14:textId="77777777" w:rsidR="009F4623" w:rsidRPr="009F4623" w:rsidRDefault="009F4623" w:rsidP="00264343">
            <w:pPr>
              <w:pStyle w:val="ListParagraph"/>
              <w:ind w:left="175"/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3A83207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Femoral arterial DBP ≥30 mmHg</w:t>
            </w:r>
          </w:p>
          <w:p w14:paraId="5381DE8E" w14:textId="77777777" w:rsidR="009F4623" w:rsidRPr="009F4623" w:rsidRDefault="009F4623" w:rsidP="009F4623">
            <w:pPr>
              <w:pStyle w:val="ListParagraph"/>
              <w:numPr>
                <w:ilvl w:val="0"/>
                <w:numId w:val="22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lastRenderedPageBreak/>
              <w:t>&lt;50mm &amp; 100-120/min: 0.41 (95% CI 0.37-0.44), p&lt;0.001</w:t>
            </w:r>
          </w:p>
          <w:p w14:paraId="3843DF8D" w14:textId="77777777" w:rsidR="009F4623" w:rsidRPr="009F4623" w:rsidRDefault="009F4623" w:rsidP="009F4623">
            <w:pPr>
              <w:pStyle w:val="ListParagraph"/>
              <w:numPr>
                <w:ilvl w:val="0"/>
                <w:numId w:val="22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&gt;120/min: 0.09 (95% CI 0.07-0.12), p&lt;0.001</w:t>
            </w:r>
          </w:p>
          <w:p w14:paraId="1EE408A1" w14:textId="77777777" w:rsidR="009F4623" w:rsidRPr="009F4623" w:rsidRDefault="009F4623" w:rsidP="009F4623">
            <w:pPr>
              <w:pStyle w:val="ListParagraph"/>
              <w:numPr>
                <w:ilvl w:val="0"/>
                <w:numId w:val="22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lt;100: 2.06 (95% CI 1.86-2.27), p&lt;0.001</w:t>
            </w:r>
          </w:p>
          <w:p w14:paraId="2D2BCB40" w14:textId="77777777" w:rsidR="009F4623" w:rsidRPr="009F4623" w:rsidRDefault="009F4623" w:rsidP="009F4623">
            <w:pPr>
              <w:pStyle w:val="ListParagraph"/>
              <w:numPr>
                <w:ilvl w:val="0"/>
                <w:numId w:val="22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100-120/min: 0.86 (95% CI 0.78-0.94), p=0.001</w:t>
            </w:r>
          </w:p>
          <w:p w14:paraId="04212A06" w14:textId="77777777" w:rsidR="009F4623" w:rsidRPr="009F4623" w:rsidRDefault="009F4623" w:rsidP="009F4623">
            <w:pPr>
              <w:pStyle w:val="ListParagraph"/>
              <w:numPr>
                <w:ilvl w:val="0"/>
                <w:numId w:val="22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gt;120/min: 0.15 (95% CI 0.10-0.21), p=0.001</w:t>
            </w:r>
          </w:p>
          <w:p w14:paraId="0755DE82" w14:textId="77777777" w:rsidR="009F4623" w:rsidRPr="009F4623" w:rsidRDefault="009F4623" w:rsidP="00264343">
            <w:pPr>
              <w:pStyle w:val="ListParagraph"/>
              <w:ind w:left="175"/>
              <w:rPr>
                <w:rFonts w:ascii="Calibri" w:hAnsi="Calibri" w:cs="Calibri"/>
                <w:sz w:val="22"/>
                <w:szCs w:val="22"/>
                <w:u w:val="single"/>
              </w:rPr>
            </w:pPr>
          </w:p>
          <w:p w14:paraId="0445C8C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Radial arterial DBP ≥30 mmHg</w:t>
            </w:r>
          </w:p>
          <w:p w14:paraId="0434C3A1" w14:textId="77777777" w:rsidR="009F4623" w:rsidRPr="009F4623" w:rsidRDefault="009F4623" w:rsidP="009F4623">
            <w:pPr>
              <w:pStyle w:val="ListParagraph"/>
              <w:numPr>
                <w:ilvl w:val="0"/>
                <w:numId w:val="23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100-120/min: 3.32 (95% CI 2.66-4.15), p&lt;0.001</w:t>
            </w:r>
          </w:p>
          <w:p w14:paraId="7741AD95" w14:textId="77777777" w:rsidR="009F4623" w:rsidRPr="009F4623" w:rsidRDefault="009F4623" w:rsidP="009F4623">
            <w:pPr>
              <w:pStyle w:val="ListParagraph"/>
              <w:numPr>
                <w:ilvl w:val="0"/>
                <w:numId w:val="23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&lt;50mm &amp; &gt;120/min: 2.32 (95% CI 1.67-3.22), p&lt;0.001</w:t>
            </w:r>
          </w:p>
          <w:p w14:paraId="2DAD32E1" w14:textId="77777777" w:rsidR="009F4623" w:rsidRPr="009F4623" w:rsidRDefault="009F4623" w:rsidP="009F4623">
            <w:pPr>
              <w:pStyle w:val="ListParagraph"/>
              <w:numPr>
                <w:ilvl w:val="0"/>
                <w:numId w:val="23"/>
              </w:numPr>
              <w:ind w:left="175" w:hanging="175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≥ 50mm &amp; &lt;100: 0.93 (95% CI 0.74-1.18), p=0.542</w:t>
            </w:r>
          </w:p>
          <w:p w14:paraId="68859E0E" w14:textId="77777777" w:rsidR="009F4623" w:rsidRPr="009F4623" w:rsidRDefault="009F4623" w:rsidP="009F4623">
            <w:pPr>
              <w:pStyle w:val="ListParagraph"/>
              <w:numPr>
                <w:ilvl w:val="0"/>
                <w:numId w:val="23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100-120/min: 2.38 (95% CI 1.92-2.95), p&lt;0.001</w:t>
            </w:r>
          </w:p>
          <w:p w14:paraId="690D6164" w14:textId="77777777" w:rsidR="009F4623" w:rsidRPr="009F4623" w:rsidRDefault="009F4623" w:rsidP="009F4623">
            <w:pPr>
              <w:pStyle w:val="ListParagraph"/>
              <w:numPr>
                <w:ilvl w:val="0"/>
                <w:numId w:val="23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≥ 50mm &amp; &gt;120/min: 3.35 (95% CI 2.62-4.28), p&lt;0.001</w:t>
            </w:r>
          </w:p>
        </w:tc>
      </w:tr>
      <w:tr w:rsidR="009F4623" w:rsidRPr="009F4623" w14:paraId="026E90BC" w14:textId="77777777" w:rsidTr="00264343">
        <w:tc>
          <w:tcPr>
            <w:tcW w:w="1843" w:type="dxa"/>
          </w:tcPr>
          <w:p w14:paraId="52DE159A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Sheak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2CEF87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7C2053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F3EDC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2" w:type="dxa"/>
          </w:tcPr>
          <w:p w14:paraId="29AB18E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83</w:t>
            </w:r>
          </w:p>
          <w:p w14:paraId="23E7D0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(n=227)</w:t>
            </w:r>
          </w:p>
          <w:p w14:paraId="0F27626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(n=356)</w:t>
            </w:r>
          </w:p>
          <w:p w14:paraId="74F6743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-cause</w:t>
            </w:r>
          </w:p>
          <w:p w14:paraId="2DD52C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611B3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1.7 (16) for IHCA, 65.1 (17.6) for OHCA</w:t>
            </w:r>
          </w:p>
        </w:tc>
        <w:tc>
          <w:tcPr>
            <w:tcW w:w="3804" w:type="dxa"/>
          </w:tcPr>
          <w:p w14:paraId="5028EF6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mm increase in CC depth at various CC rates</w:t>
            </w:r>
          </w:p>
          <w:p w14:paraId="4D749C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DAD7DC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change for every 10/min increase in CC rate at various CC depths</w:t>
            </w:r>
          </w:p>
          <w:p w14:paraId="53BE74C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C931FC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337108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0" w:type="dxa"/>
          </w:tcPr>
          <w:p w14:paraId="3282C35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t five pre-specified rates, a 10mm increase in depth was associated with increases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:</w:t>
            </w:r>
          </w:p>
          <w:p w14:paraId="5D8CE3C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0C31B4" w14:textId="77777777" w:rsidR="009F4623" w:rsidRPr="009F4623" w:rsidRDefault="009F4623" w:rsidP="009F4623">
            <w:pPr>
              <w:pStyle w:val="ListParagraph"/>
              <w:numPr>
                <w:ilvl w:val="0"/>
                <w:numId w:val="19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90/min: 0.138mmHg increase (p&lt;0.001)</w:t>
            </w:r>
          </w:p>
          <w:p w14:paraId="4BDB6E07" w14:textId="77777777" w:rsidR="009F4623" w:rsidRPr="009F4623" w:rsidRDefault="009F4623" w:rsidP="009F4623">
            <w:pPr>
              <w:pStyle w:val="ListParagraph"/>
              <w:numPr>
                <w:ilvl w:val="0"/>
                <w:numId w:val="19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0/min: 0.147 mmHg increase (p&lt;0.001)</w:t>
            </w:r>
          </w:p>
          <w:p w14:paraId="3C18DFC1" w14:textId="77777777" w:rsidR="009F4623" w:rsidRPr="009F4623" w:rsidRDefault="009F4623" w:rsidP="009F4623">
            <w:pPr>
              <w:pStyle w:val="ListParagraph"/>
              <w:numPr>
                <w:ilvl w:val="0"/>
                <w:numId w:val="19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10/min: 0.155 mmHg increase (p&lt;0.001)</w:t>
            </w:r>
          </w:p>
          <w:p w14:paraId="214CD2EC" w14:textId="77777777" w:rsidR="009F4623" w:rsidRPr="009F4623" w:rsidRDefault="009F4623" w:rsidP="009F4623">
            <w:pPr>
              <w:pStyle w:val="ListParagraph"/>
              <w:numPr>
                <w:ilvl w:val="0"/>
                <w:numId w:val="19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20/min: 0.164 mmHg increase (p&lt;0.001)</w:t>
            </w:r>
          </w:p>
          <w:p w14:paraId="1B44591D" w14:textId="77777777" w:rsidR="009F4623" w:rsidRPr="009F4623" w:rsidRDefault="009F4623" w:rsidP="009F4623">
            <w:pPr>
              <w:pStyle w:val="ListParagraph"/>
              <w:numPr>
                <w:ilvl w:val="0"/>
                <w:numId w:val="19"/>
              </w:numPr>
              <w:ind w:left="175" w:hanging="175"/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30/min: 0.172 mmHg increase (p&lt;0.001)</w:t>
            </w:r>
          </w:p>
          <w:p w14:paraId="281B7BE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  <w:vertAlign w:val="subscript"/>
              </w:rPr>
            </w:pPr>
          </w:p>
          <w:p w14:paraId="416D735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vertAlign w:val="subscript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At five pre-specified depths, a 10/min increase in rate was </w:t>
            </w: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not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associated with increases in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</w:p>
          <w:p w14:paraId="1EEE6DFB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  <w:p w14:paraId="3BFDF174" w14:textId="77777777" w:rsidR="009F4623" w:rsidRPr="009F4623" w:rsidRDefault="009F4623" w:rsidP="009F4623">
            <w:pPr>
              <w:pStyle w:val="ListParagraph"/>
              <w:numPr>
                <w:ilvl w:val="0"/>
                <w:numId w:val="18"/>
              </w:numPr>
              <w:ind w:left="175" w:hanging="219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5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: 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not significant’</w:t>
            </w:r>
          </w:p>
          <w:p w14:paraId="1824BC9F" w14:textId="77777777" w:rsidR="009F4623" w:rsidRPr="009F4623" w:rsidRDefault="009F4623" w:rsidP="009F4623">
            <w:pPr>
              <w:pStyle w:val="ListParagraph"/>
              <w:numPr>
                <w:ilvl w:val="0"/>
                <w:numId w:val="18"/>
              </w:numPr>
              <w:ind w:left="175" w:hanging="219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40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: 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not significant’</w:t>
            </w:r>
          </w:p>
          <w:p w14:paraId="5464CC31" w14:textId="77777777" w:rsidR="009F4623" w:rsidRPr="009F4623" w:rsidRDefault="009F4623" w:rsidP="009F4623">
            <w:pPr>
              <w:pStyle w:val="ListParagraph"/>
              <w:numPr>
                <w:ilvl w:val="0"/>
                <w:numId w:val="18"/>
              </w:numPr>
              <w:ind w:left="175" w:hanging="219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45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: 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not significant’</w:t>
            </w:r>
          </w:p>
          <w:p w14:paraId="39FA68FD" w14:textId="77777777" w:rsidR="009F4623" w:rsidRPr="009F4623" w:rsidRDefault="009F4623" w:rsidP="009F4623">
            <w:pPr>
              <w:pStyle w:val="ListParagraph"/>
              <w:numPr>
                <w:ilvl w:val="0"/>
                <w:numId w:val="18"/>
              </w:numPr>
              <w:ind w:left="175" w:hanging="219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0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: ‘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not significant’</w:t>
            </w:r>
          </w:p>
          <w:p w14:paraId="569A8F0C" w14:textId="77777777" w:rsidR="009F4623" w:rsidRPr="009F4623" w:rsidRDefault="009F4623" w:rsidP="009F4623">
            <w:pPr>
              <w:pStyle w:val="ListParagraph"/>
              <w:numPr>
                <w:ilvl w:val="0"/>
                <w:numId w:val="18"/>
              </w:numPr>
              <w:ind w:left="175" w:hanging="219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55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m: ‘not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significant’</w:t>
            </w:r>
          </w:p>
        </w:tc>
      </w:tr>
      <w:tr w:rsidR="009F4623" w:rsidRPr="009F4623" w14:paraId="04BDBF47" w14:textId="77777777" w:rsidTr="00264343">
        <w:tc>
          <w:tcPr>
            <w:tcW w:w="14601" w:type="dxa"/>
            <w:gridSpan w:val="5"/>
            <w:shd w:val="clear" w:color="auto" w:fill="000000" w:themeFill="text1"/>
          </w:tcPr>
          <w:p w14:paraId="66B339D0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lastRenderedPageBreak/>
              <w:t>INFANTS AND CHILDREN</w:t>
            </w:r>
          </w:p>
        </w:tc>
      </w:tr>
      <w:tr w:rsidR="009F4623" w:rsidRPr="009F4623" w14:paraId="3A964DF0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7E5FC1AF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6D3FFBE8" w14:textId="77777777" w:rsidTr="00264343">
        <w:tc>
          <w:tcPr>
            <w:tcW w:w="1843" w:type="dxa"/>
          </w:tcPr>
          <w:p w14:paraId="3338B1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Sutton et al 2014</w:t>
            </w:r>
          </w:p>
          <w:p w14:paraId="20F6AA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0PC9ZZWFyPjxS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3206D7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B8442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C046FA5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2" w:type="dxa"/>
          </w:tcPr>
          <w:p w14:paraId="413BE2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3167BF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43C00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2" w:type="dxa"/>
          </w:tcPr>
          <w:p w14:paraId="3CE681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78*</w:t>
            </w:r>
          </w:p>
          <w:p w14:paraId="72048D4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 and ED</w:t>
            </w:r>
          </w:p>
          <w:p w14:paraId="33ACF08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an (SD) age: 13.7 years in group &lt;51mm; 12.8 years (5.3) in grou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</w:t>
            </w:r>
          </w:p>
          <w:p w14:paraId="0C95328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-18 years</w:t>
            </w:r>
          </w:p>
          <w:p w14:paraId="52C1498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10.25% &lt;8 years)</w:t>
            </w:r>
          </w:p>
          <w:p w14:paraId="5C2F89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6BAE73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sure if this includes 9 PICU patients from 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3804" w:type="dxa"/>
          </w:tcPr>
          <w:p w14:paraId="6B4407A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vs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60% of 30-second epochs achieving mean CC depth &lt; 51mm (during the first 5 minutes of resuscitation effort)</w:t>
            </w:r>
          </w:p>
          <w:p w14:paraId="2BE6B5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CCC4C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HA compliant CC rate (100-125/min), CCF (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0.8) and leaning (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l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0% with leaning &gt;2.5kg)</w:t>
            </w:r>
          </w:p>
          <w:p w14:paraId="549BF1C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D96F10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0" w:type="dxa"/>
          </w:tcPr>
          <w:p w14:paraId="22AA5B7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ignificant association between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51mm and survival to 24hrs (reported in ‘chest compression depth’ table)</w:t>
            </w:r>
          </w:p>
          <w:p w14:paraId="7C8297B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90486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HA compliant CC rate, CCF and leaning “did not demonstrated significant changes in the estimated association between CC depth and survival” (no figures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presented)*</w:t>
            </w:r>
            <w:proofErr w:type="gramEnd"/>
          </w:p>
          <w:p w14:paraId="7D9D50A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72B253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(*assumed survival to 24hrs as this was primary outcomes in paper)</w:t>
            </w:r>
          </w:p>
        </w:tc>
      </w:tr>
      <w:tr w:rsidR="009F4623" w:rsidRPr="009F4623" w14:paraId="59E35BF7" w14:textId="77777777" w:rsidTr="00264343">
        <w:tc>
          <w:tcPr>
            <w:tcW w:w="14601" w:type="dxa"/>
            <w:gridSpan w:val="5"/>
            <w:shd w:val="clear" w:color="auto" w:fill="D9D9D9" w:themeFill="background1" w:themeFillShade="D9"/>
          </w:tcPr>
          <w:p w14:paraId="4AAFEB5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variables</w:t>
            </w:r>
          </w:p>
        </w:tc>
      </w:tr>
      <w:tr w:rsidR="009F4623" w:rsidRPr="009F4623" w14:paraId="205F420B" w14:textId="77777777" w:rsidTr="00264343">
        <w:tc>
          <w:tcPr>
            <w:tcW w:w="1843" w:type="dxa"/>
          </w:tcPr>
          <w:p w14:paraId="024BEE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utton et al 2013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XR0b248L0F1dGhvcj48WWVhcj4yMDEzPC9ZZWFyPjxS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2" w:type="dxa"/>
          </w:tcPr>
          <w:p w14:paraId="36188AB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1)</w:t>
            </w:r>
          </w:p>
          <w:p w14:paraId="668DE81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D0EB7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2" w:type="dxa"/>
          </w:tcPr>
          <w:p w14:paraId="68ABBCA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</w:t>
            </w:r>
          </w:p>
          <w:p w14:paraId="1F7046C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, PICU</w:t>
            </w:r>
          </w:p>
          <w:p w14:paraId="315815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1.75 – 17 years (median 14 years)</w:t>
            </w:r>
          </w:p>
        </w:tc>
        <w:tc>
          <w:tcPr>
            <w:tcW w:w="3804" w:type="dxa"/>
          </w:tcPr>
          <w:p w14:paraId="1B3A442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 xml:space="preserve"> 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100/min and CC depth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38mm vs &lt;100/min and &lt;38mm</w:t>
            </w:r>
          </w:p>
          <w:p w14:paraId="25561C7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38E917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rterial catheter in place to measure blood pressure</w:t>
            </w:r>
          </w:p>
        </w:tc>
        <w:tc>
          <w:tcPr>
            <w:tcW w:w="4820" w:type="dxa"/>
          </w:tcPr>
          <w:p w14:paraId="3F70523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S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80 (CC rate &lt;100/min and CC depth &lt;38mm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OR 2.02 (1.45-2.82), p&lt;0.001</w:t>
            </w:r>
          </w:p>
          <w:p w14:paraId="530EA76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437EBD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OR for DBP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30 (CC rate &lt;100/min as reference)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OR 1.48 (95% CI 1.01-2.15), p=0.042</w:t>
            </w:r>
          </w:p>
        </w:tc>
      </w:tr>
    </w:tbl>
    <w:p w14:paraId="216B22A5" w14:textId="1003E301" w:rsidR="009F4623" w:rsidRPr="009F4623" w:rsidRDefault="009F4623">
      <w:pPr>
        <w:rPr>
          <w:rFonts w:asciiTheme="majorHAnsi" w:hAnsiTheme="majorHAnsi" w:cs="Calibri"/>
          <w:sz w:val="22"/>
          <w:szCs w:val="22"/>
        </w:rPr>
      </w:pPr>
    </w:p>
    <w:p w14:paraId="0028684C" w14:textId="77777777" w:rsidR="009F4623" w:rsidRPr="009F4623" w:rsidRDefault="009F4623">
      <w:pPr>
        <w:spacing w:after="160" w:line="259" w:lineRule="auto"/>
        <w:rPr>
          <w:rFonts w:asciiTheme="majorHAnsi" w:hAnsiTheme="majorHAnsi" w:cs="Calibri"/>
          <w:sz w:val="22"/>
          <w:szCs w:val="22"/>
        </w:rPr>
      </w:pPr>
      <w:r w:rsidRPr="009F4623">
        <w:rPr>
          <w:rFonts w:asciiTheme="majorHAnsi" w:hAnsiTheme="majorHAnsi" w:cs="Calibri"/>
          <w:sz w:val="22"/>
          <w:szCs w:val="22"/>
        </w:rPr>
        <w:br w:type="page"/>
      </w:r>
    </w:p>
    <w:p w14:paraId="2935E84E" w14:textId="77777777" w:rsidR="009F4623" w:rsidRPr="009F4623" w:rsidRDefault="009F4623" w:rsidP="009F4623">
      <w:pPr>
        <w:tabs>
          <w:tab w:val="left" w:pos="1150"/>
        </w:tabs>
        <w:rPr>
          <w:rFonts w:ascii="Calibri" w:hAnsi="Calibri" w:cs="Calibri"/>
          <w:b/>
          <w:bCs/>
          <w:sz w:val="22"/>
          <w:szCs w:val="22"/>
        </w:rPr>
      </w:pPr>
      <w:r w:rsidRPr="009F4623">
        <w:rPr>
          <w:rFonts w:ascii="Calibri" w:hAnsi="Calibri" w:cs="Calibri"/>
          <w:b/>
          <w:bCs/>
          <w:sz w:val="22"/>
          <w:szCs w:val="22"/>
        </w:rPr>
        <w:lastRenderedPageBreak/>
        <w:t>Table 2: Studies reporting average values of a chest compression component for different measures of an outcome</w:t>
      </w:r>
    </w:p>
    <w:p w14:paraId="141DB0C3" w14:textId="77777777" w:rsidR="009F4623" w:rsidRPr="009F4623" w:rsidRDefault="009F4623" w:rsidP="009F4623">
      <w:pPr>
        <w:tabs>
          <w:tab w:val="left" w:pos="1150"/>
        </w:tabs>
        <w:rPr>
          <w:rFonts w:asciiTheme="majorHAnsi" w:hAnsiTheme="majorHAnsi" w:cs="Calibri"/>
          <w:b/>
          <w:bCs/>
          <w:sz w:val="22"/>
          <w:szCs w:val="22"/>
        </w:rPr>
      </w:pPr>
    </w:p>
    <w:tbl>
      <w:tblPr>
        <w:tblStyle w:val="TableGrid"/>
        <w:tblW w:w="14606" w:type="dxa"/>
        <w:tblInd w:w="-5" w:type="dxa"/>
        <w:tblLook w:val="04A0" w:firstRow="1" w:lastRow="0" w:firstColumn="1" w:lastColumn="0" w:noHBand="0" w:noVBand="1"/>
      </w:tblPr>
      <w:tblGrid>
        <w:gridCol w:w="1843"/>
        <w:gridCol w:w="2143"/>
        <w:gridCol w:w="1993"/>
        <w:gridCol w:w="3805"/>
        <w:gridCol w:w="4822"/>
      </w:tblGrid>
      <w:tr w:rsidR="009F4623" w:rsidRPr="009F4623" w14:paraId="39783724" w14:textId="77777777" w:rsidTr="00264343">
        <w:trPr>
          <w:gridAfter w:val="3"/>
          <w:wAfter w:w="10620" w:type="dxa"/>
          <w:trHeight w:val="404"/>
        </w:trPr>
        <w:tc>
          <w:tcPr>
            <w:tcW w:w="3986" w:type="dxa"/>
            <w:gridSpan w:val="2"/>
            <w:vAlign w:val="center"/>
          </w:tcPr>
          <w:p w14:paraId="5212E216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CHEST COMPRESSION RATE</w:t>
            </w:r>
          </w:p>
        </w:tc>
      </w:tr>
      <w:tr w:rsidR="009F4623" w:rsidRPr="009F4623" w14:paraId="1CB04D99" w14:textId="77777777" w:rsidTr="00264343">
        <w:trPr>
          <w:tblHeader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53E82F0D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Author, year</w:t>
            </w:r>
          </w:p>
        </w:tc>
        <w:tc>
          <w:tcPr>
            <w:tcW w:w="21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0D61F0CC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Design, country, year</w:t>
            </w:r>
          </w:p>
        </w:tc>
        <w:tc>
          <w:tcPr>
            <w:tcW w:w="199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015F8B3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3805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496D87C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Intervention / Comparator</w:t>
            </w:r>
          </w:p>
        </w:tc>
        <w:tc>
          <w:tcPr>
            <w:tcW w:w="482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09FF280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Key findings</w:t>
            </w:r>
          </w:p>
        </w:tc>
      </w:tr>
      <w:tr w:rsidR="009F4623" w:rsidRPr="009F4623" w14:paraId="6290CA1A" w14:textId="77777777" w:rsidTr="00264343">
        <w:tc>
          <w:tcPr>
            <w:tcW w:w="14606" w:type="dxa"/>
            <w:gridSpan w:val="5"/>
            <w:tcBorders>
              <w:top w:val="single" w:sz="4" w:space="0" w:color="auto"/>
            </w:tcBorders>
            <w:shd w:val="clear" w:color="auto" w:fill="000000" w:themeFill="text1"/>
          </w:tcPr>
          <w:p w14:paraId="329D9603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ADULTS</w:t>
            </w:r>
          </w:p>
        </w:tc>
      </w:tr>
      <w:tr w:rsidR="009F4623" w:rsidRPr="009F4623" w14:paraId="6FE10AF1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67A63F8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function</w:t>
            </w:r>
          </w:p>
        </w:tc>
      </w:tr>
      <w:tr w:rsidR="009F4623" w:rsidRPr="009F4623" w14:paraId="4D703B78" w14:textId="77777777" w:rsidTr="00264343">
        <w:tc>
          <w:tcPr>
            <w:tcW w:w="1843" w:type="dxa"/>
          </w:tcPr>
          <w:p w14:paraId="276DB005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6067C0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31D09B3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AE061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7D1026F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6FB42BB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DFD34A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25D93D7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1A18AA05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rate in survivors to hospital discharge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CPC 1-2) vs survivors to hospital discharge without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CPC 3-5)</w:t>
            </w:r>
          </w:p>
          <w:p w14:paraId="3F3F51D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</w:p>
          <w:p w14:paraId="7B337E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te paper predominantly about CC depth, this data in a table as part of univariate analyses</w:t>
            </w:r>
          </w:p>
        </w:tc>
        <w:tc>
          <w:tcPr>
            <w:tcW w:w="4822" w:type="dxa"/>
          </w:tcPr>
          <w:p w14:paraId="018E5C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rate in survivors to hospital discharge with CPC 1-2 vs survivors to hospital discharge with CPC 3-5: 113.3/min (95% CI 107.6-119.0) vs 112.8/min (95% CI 111.1-114.5), difference 0.5/min (95% CI -5.5-6.5)</w:t>
            </w:r>
          </w:p>
        </w:tc>
      </w:tr>
      <w:tr w:rsidR="009F4623" w:rsidRPr="009F4623" w14:paraId="36BBD20A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65A64542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hospital discharge / 30 days / one month</w:t>
            </w:r>
          </w:p>
        </w:tc>
      </w:tr>
      <w:tr w:rsidR="009F4623" w:rsidRPr="009F4623" w14:paraId="243CE3C3" w14:textId="77777777" w:rsidTr="00264343">
        <w:tc>
          <w:tcPr>
            <w:tcW w:w="1843" w:type="dxa"/>
          </w:tcPr>
          <w:p w14:paraId="5E75940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heak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FBD054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7180066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7826B3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3" w:type="dxa"/>
          </w:tcPr>
          <w:p w14:paraId="4157259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83</w:t>
            </w:r>
          </w:p>
          <w:p w14:paraId="474B110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(n=227)</w:t>
            </w:r>
          </w:p>
          <w:p w14:paraId="25D9830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(n=356)</w:t>
            </w:r>
          </w:p>
          <w:p w14:paraId="248467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-cause</w:t>
            </w:r>
          </w:p>
          <w:p w14:paraId="06866F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E7FFAA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1.7 (16) for IHCA, 65.1 (17.6) for OHCA</w:t>
            </w:r>
          </w:p>
        </w:tc>
        <w:tc>
          <w:tcPr>
            <w:tcW w:w="3805" w:type="dxa"/>
          </w:tcPr>
          <w:p w14:paraId="3EBF13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survivors to hospital discharge vs non-survivors</w:t>
            </w:r>
          </w:p>
          <w:p w14:paraId="435C49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4678D2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rate, survival to hospital discharge vs no survival to hospital discharge: 110.0 (7.6) vs 109.6 (9.4), p=ns</w:t>
            </w:r>
          </w:p>
        </w:tc>
      </w:tr>
      <w:tr w:rsidR="009F4623" w:rsidRPr="009F4623" w14:paraId="02733B5B" w14:textId="77777777" w:rsidTr="00264343">
        <w:tc>
          <w:tcPr>
            <w:tcW w:w="1843" w:type="dxa"/>
          </w:tcPr>
          <w:p w14:paraId="4EFA7406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0PC9ZZWFyPjxS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1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941EF4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ada (2007-2010)</w:t>
            </w:r>
          </w:p>
          <w:p w14:paraId="718492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5E551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497096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136</w:t>
            </w:r>
          </w:p>
          <w:p w14:paraId="7F3E8A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D6757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209444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730876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survivors to hospital discharge vs non-survivors</w:t>
            </w:r>
          </w:p>
          <w:p w14:paraId="26B7B6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0CF82D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te paper predominantly about CC depth, this data in a table as part of univariate analyses</w:t>
            </w:r>
          </w:p>
          <w:p w14:paraId="63DC1AF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E038F6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ppears to be overlapping / enlarged dataset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4822" w:type="dxa"/>
          </w:tcPr>
          <w:p w14:paraId="39A177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Mean (SD) CC rate in survivors to hospital discharge vs non-survivors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7.1/min (16.1) vs 108.4/min (16.0), p=0.038</w:t>
            </w:r>
          </w:p>
        </w:tc>
      </w:tr>
      <w:tr w:rsidR="009F4623" w:rsidRPr="009F4623" w14:paraId="5FEF353C" w14:textId="77777777" w:rsidTr="00264343">
        <w:tc>
          <w:tcPr>
            <w:tcW w:w="1843" w:type="dxa"/>
          </w:tcPr>
          <w:p w14:paraId="19B8C636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098C9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da (2006-2009)</w:t>
            </w:r>
          </w:p>
          <w:p w14:paraId="606E9A7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E28696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3F6041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29</w:t>
            </w:r>
          </w:p>
          <w:p w14:paraId="6AB5F93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227AA4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26BCF93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3AB21B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survivors to hospital discharge vs non-survivors</w:t>
            </w:r>
          </w:p>
          <w:p w14:paraId="5DC9B03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D7B100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te paper predominantly about CC depth, this data in a table as part of univariate analyses</w:t>
            </w:r>
          </w:p>
        </w:tc>
        <w:tc>
          <w:tcPr>
            <w:tcW w:w="4822" w:type="dxa"/>
          </w:tcPr>
          <w:p w14:paraId="15224C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dian (IQR) CC rate in survivors to hospital discharge vs non-survivors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5/min (90-112) vs 106/min (96-117), p=0.013</w:t>
            </w:r>
          </w:p>
        </w:tc>
      </w:tr>
      <w:tr w:rsidR="009F4623" w:rsidRPr="009F4623" w14:paraId="01E6179D" w14:textId="77777777" w:rsidTr="00264343">
        <w:tc>
          <w:tcPr>
            <w:tcW w:w="1843" w:type="dxa"/>
          </w:tcPr>
          <w:p w14:paraId="76DA1DA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8B08E3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184CF29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B03EC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408AC86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27364A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8E201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416F048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5B0DAF8B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survivors to hospital discharge vs non-survivors</w:t>
            </w:r>
          </w:p>
          <w:p w14:paraId="3714550B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</w:p>
          <w:p w14:paraId="220F4FE7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te paper predominantly about CC depth, this data in a table as part of univariate analyses</w:t>
            </w:r>
          </w:p>
        </w:tc>
        <w:tc>
          <w:tcPr>
            <w:tcW w:w="4822" w:type="dxa"/>
          </w:tcPr>
          <w:p w14:paraId="407920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rate in survivors to hospital discharge vs non-survivors: 113.5/min (95% CI 108.5-118.6) vs 112.7/min (95% CI 110.9-114.4), difference 0.8/min (95% CI -4.6-6.3)</w:t>
            </w:r>
          </w:p>
        </w:tc>
      </w:tr>
      <w:tr w:rsidR="009F4623" w:rsidRPr="009F4623" w14:paraId="5A9A5604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732481F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0E2592AC" w14:textId="77777777" w:rsidTr="00264343">
        <w:tc>
          <w:tcPr>
            <w:tcW w:w="1843" w:type="dxa"/>
          </w:tcPr>
          <w:p w14:paraId="6DE2C94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Bohn et al 201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Bohn&lt;/Author&gt;&lt;Year&gt;2011&lt;/Year&gt;&lt;RecNum&gt;9100&lt;/RecNum&gt;&lt;DisplayText&gt;&lt;style face="superscript" size="12"&gt;9&lt;/style&gt;&lt;/DisplayText&gt;&lt;record&gt;&lt;rec-number&gt;9100&lt;/rec-number&gt;&lt;foreign-keys&gt;&lt;key app="EN" db-id="w5vpvwfr29txsle0dpcvrfxeww2fvtfppwts" timestamp="1746356821"&gt;9100&lt;/key&gt;&lt;/foreign-keys&gt;&lt;ref-type name="Journal Article"&gt;17&lt;/ref-type&gt;&lt;contributors&gt;&lt;authors&gt;&lt;author&gt;Bohn, A.&lt;/author&gt;&lt;author&gt;Weber, T. P.&lt;/author&gt;&lt;author&gt;Wecker, S.&lt;/author&gt;&lt;author&gt;Harding, U.&lt;/author&gt;&lt;author&gt;Osada, N.&lt;/author&gt;&lt;author&gt;Van Aken, H.&lt;/author&gt;&lt;author&gt;Lukas, R. P.&lt;/author&gt;&lt;/authors&gt;&lt;/contributors&gt;&lt;auth-address&gt;Department of Anaesthesiology and Intensive Care, University Hospital Münster, Germany. bohna@stadt-muenster.de&lt;/auth-address&gt;&lt;titles&gt;&lt;title&gt;The addition of voice prompts to audiovisual feedback and debriefing does not modify CPR quality or outcomes in out of hospital cardiac arrest--a prospective, randomized trial&lt;/title&gt;&lt;secondary-title&gt;Resuscitation&lt;/secondary-title&gt;&lt;/titles&gt;&lt;periodical&gt;&lt;full-title&gt;Resuscitation&lt;/full-title&gt;&lt;/periodical&gt;&lt;pages&gt;257-62&lt;/pages&gt;&lt;volume&gt;82&lt;/volume&gt;&lt;number&gt;3&lt;/number&gt;&lt;edition&gt;20101213&lt;/edition&gt;&lt;keywords&gt;&lt;keyword&gt;*Audiovisual Aids&lt;/keyword&gt;&lt;keyword&gt;Cardiopulmonary Resuscitation/methods/*standards&lt;/keyword&gt;&lt;keyword&gt;*Feedback&lt;/keyword&gt;&lt;keyword&gt;Humans&lt;/keyword&gt;&lt;keyword&gt;Out-of-Hospital Cardiac Arrest/mortality/*therapy&lt;/keyword&gt;&lt;keyword&gt;Prospective Studies&lt;/keyword&gt;&lt;keyword&gt;Treatment Outcome&lt;/keyword&gt;&lt;keyword&gt;*Voice&lt;/keyword&gt;&lt;/keywords&gt;&lt;dates&gt;&lt;year&gt;2011&lt;/year&gt;&lt;pub-dates&gt;&lt;date&gt;Mar&lt;/date&gt;&lt;/pub-dates&gt;&lt;/dates&gt;&lt;isbn&gt;0300-9572&lt;/isbn&gt;&lt;accession-num&gt;21146279&lt;/accession-num&gt;&lt;urls&gt;&lt;/urls&gt;&lt;electronic-resource-num&gt;10.1016/j.resuscitation.2010.11.006&lt;/electronic-resource-num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05032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Germany (2007-2009)</w:t>
            </w:r>
          </w:p>
          <w:p w14:paraId="0FAF7CE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A584AB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RCT – allocation to feedback mechanisms</w:t>
            </w:r>
          </w:p>
        </w:tc>
        <w:tc>
          <w:tcPr>
            <w:tcW w:w="1993" w:type="dxa"/>
          </w:tcPr>
          <w:p w14:paraId="083643C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00</w:t>
            </w:r>
          </w:p>
          <w:p w14:paraId="24D36DE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5E2C28B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ll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ies</w:t>
            </w:r>
            <w:proofErr w:type="spellEnd"/>
          </w:p>
          <w:p w14:paraId="5F238A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718F4C3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216B60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those surviving to ED admission (ROSC at least 20 mins) vs those not surviving to ED admission</w:t>
            </w:r>
          </w:p>
        </w:tc>
        <w:tc>
          <w:tcPr>
            <w:tcW w:w="4822" w:type="dxa"/>
          </w:tcPr>
          <w:p w14:paraId="2F59412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an (SD) CC rate, survival to ED admission vs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not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>: 103/min (7) vs 102/min (5), p=0.74</w:t>
            </w:r>
          </w:p>
        </w:tc>
      </w:tr>
      <w:tr w:rsidR="009F4623" w:rsidRPr="009F4623" w14:paraId="735192B6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52787C9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6596B5C7" w14:textId="77777777" w:rsidTr="00264343">
        <w:tc>
          <w:tcPr>
            <w:tcW w:w="1843" w:type="dxa"/>
          </w:tcPr>
          <w:p w14:paraId="1B763DBD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bella et al 200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BYmVsbGE8L0F1dGhvcj48WWVhcj4yMDA1PC9ZZWFyPjxS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BYmVsbGE8L0F1dGhvcj48WWVhcj4yMDA1PC9ZZWFyPjxS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6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22B4B9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2-2003)</w:t>
            </w:r>
          </w:p>
          <w:p w14:paraId="720072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62B94C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20F88C6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97</w:t>
            </w:r>
          </w:p>
          <w:p w14:paraId="7A2F6F5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</w:t>
            </w:r>
          </w:p>
          <w:p w14:paraId="08D006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2F9F9DA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196F3E4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those who achieved ROSC vs those who did not achieve ROSC</w:t>
            </w:r>
          </w:p>
        </w:tc>
        <w:tc>
          <w:tcPr>
            <w:tcW w:w="4822" w:type="dxa"/>
          </w:tcPr>
          <w:p w14:paraId="5BB5B968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rate, ROSC vs not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90/min (17) vs 79/min (18), p=0.003</w:t>
            </w:r>
          </w:p>
        </w:tc>
      </w:tr>
      <w:tr w:rsidR="009F4623" w:rsidRPr="009F4623" w14:paraId="053B93B1" w14:textId="77777777" w:rsidTr="00264343">
        <w:tc>
          <w:tcPr>
            <w:tcW w:w="1843" w:type="dxa"/>
          </w:tcPr>
          <w:p w14:paraId="61C87BD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Sheak et al 2015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aGVhazwvQXV0aG9yPjxZZWFyPjIwMTU8L1llYXI+PFJl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2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342E9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6-2013)</w:t>
            </w:r>
          </w:p>
          <w:p w14:paraId="190B692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5CD550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, data from ROC</w:t>
            </w:r>
          </w:p>
        </w:tc>
        <w:tc>
          <w:tcPr>
            <w:tcW w:w="1993" w:type="dxa"/>
          </w:tcPr>
          <w:p w14:paraId="1142F9C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583</w:t>
            </w:r>
          </w:p>
          <w:p w14:paraId="51752F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(n=227)</w:t>
            </w:r>
          </w:p>
          <w:p w14:paraId="179E6ED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 (n=356)</w:t>
            </w:r>
          </w:p>
          <w:p w14:paraId="340F04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All-cause</w:t>
            </w:r>
          </w:p>
          <w:p w14:paraId="3F1E072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E065B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Mean (SD) age 61.7 (16) for IHCA, 65.1 (17.6) for OHCA</w:t>
            </w:r>
          </w:p>
        </w:tc>
        <w:tc>
          <w:tcPr>
            <w:tcW w:w="3805" w:type="dxa"/>
          </w:tcPr>
          <w:p w14:paraId="54EF78F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CC rate in those obtaining ROSC vs those not obtaining ROSC</w:t>
            </w:r>
          </w:p>
        </w:tc>
        <w:tc>
          <w:tcPr>
            <w:tcW w:w="4822" w:type="dxa"/>
          </w:tcPr>
          <w:p w14:paraId="0201418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rate, ROSC vs no ROSC: 109.0 (8.4) vs 110.0 (9.7), p=ns</w:t>
            </w:r>
          </w:p>
        </w:tc>
      </w:tr>
      <w:tr w:rsidR="009F4623" w:rsidRPr="009F4623" w14:paraId="7FDE5F75" w14:textId="77777777" w:rsidTr="00264343">
        <w:tc>
          <w:tcPr>
            <w:tcW w:w="1843" w:type="dxa"/>
          </w:tcPr>
          <w:p w14:paraId="599D90E5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De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oo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22</w:t>
            </w:r>
          </w:p>
          <w:p w14:paraId="0CCC766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De Roos&lt;/Author&gt;&lt;Year&gt;2022&lt;/Year&gt;&lt;RecNum&gt;9178&lt;/RecNum&gt;&lt;DisplayText&gt;&lt;style face="superscript" size="12"&gt;3&lt;/style&gt;&lt;/DisplayText&gt;&lt;record&gt;&lt;rec-number&gt;9178&lt;/rec-number&gt;&lt;foreign-keys&gt;&lt;key app="EN" db-id="w5vpvwfr29txsle0dpcvrfxeww2fvtfppwts" timestamp="1760866194"&gt;9178&lt;/key&gt;&lt;/foreign-keys&gt;&lt;ref-type name="Journal Article"&gt;17&lt;/ref-type&gt;&lt;contributors&gt;&lt;authors&gt;&lt;author&gt;De Roos, E &lt;/author&gt;&lt;author&gt;Vanwulpen, M&lt;/author&gt;&lt;author&gt;Hachimi-Idrissi, S&lt;/author&gt;&lt;/authors&gt;&lt;/contributors&gt;&lt;titles&gt;&lt;title&gt;Chest compression release velocity: An independent determinant of end-tidal carbon dioxide in out-of-hospital cardiac arrest&lt;/title&gt;&lt;secondary-title&gt;Am J Emerg Med&lt;/secondary-title&gt;&lt;/titles&gt;&lt;periodical&gt;&lt;full-title&gt;Am J Emerg Med&lt;/full-title&gt;&lt;abbr-1&gt;Am J Emerg Med&lt;/abbr-1&gt;&lt;/periodical&gt;&lt;pages&gt;71-75&lt;/pages&gt;&lt;volume&gt;54&lt;/volume&gt;&lt;dates&gt;&lt;year&gt;2022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AE61F9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lgium (2013-2020)</w:t>
            </w:r>
          </w:p>
          <w:p w14:paraId="095687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7A2847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10C0165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7</w:t>
            </w:r>
          </w:p>
          <w:p w14:paraId="34266E1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415A115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37581E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A89BF6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4 years (16.1)</w:t>
            </w:r>
          </w:p>
          <w:p w14:paraId="2181526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941F2E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 patients with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measurements</w:t>
            </w:r>
          </w:p>
        </w:tc>
        <w:tc>
          <w:tcPr>
            <w:tcW w:w="3805" w:type="dxa"/>
          </w:tcPr>
          <w:p w14:paraId="72118E4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those achieving ROSC vs not achieving</w:t>
            </w:r>
          </w:p>
        </w:tc>
        <w:tc>
          <w:tcPr>
            <w:tcW w:w="4822" w:type="dxa"/>
          </w:tcPr>
          <w:p w14:paraId="268CBA9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rate in those achieving ROSC vs not achieving: 117.7/min (9.2) vs 113.8/min (8.3), p=0.118</w:t>
            </w:r>
          </w:p>
        </w:tc>
      </w:tr>
      <w:tr w:rsidR="009F4623" w:rsidRPr="009F4623" w14:paraId="6F369B91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11010557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Other outcomes</w:t>
            </w:r>
          </w:p>
        </w:tc>
      </w:tr>
      <w:tr w:rsidR="009F4623" w:rsidRPr="009F4623" w14:paraId="442AEC76" w14:textId="77777777" w:rsidTr="00264343">
        <w:tc>
          <w:tcPr>
            <w:tcW w:w="1843" w:type="dxa"/>
          </w:tcPr>
          <w:p w14:paraId="1CFAF606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Edelson et al 200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2BD10D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Norway (2002-2005)</w:t>
            </w:r>
          </w:p>
          <w:p w14:paraId="0A3B8E4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9CD03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38FA960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0: n=27 IHCA (USA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);</w:t>
            </w:r>
            <w:proofErr w:type="gramEnd"/>
          </w:p>
          <w:p w14:paraId="0059C2D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3 OHCA (Norway)</w:t>
            </w:r>
          </w:p>
          <w:p w14:paraId="0E946C1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F03EB8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“Adult”, mean (SD) age 65 years (16)</w:t>
            </w:r>
          </w:p>
          <w:p w14:paraId="04705A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VF was first rhythm shocked</w:t>
            </w:r>
          </w:p>
          <w:p w14:paraId="6555107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B64C9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9 where CC rate data available</w:t>
            </w:r>
          </w:p>
        </w:tc>
        <w:tc>
          <w:tcPr>
            <w:tcW w:w="3805" w:type="dxa"/>
          </w:tcPr>
          <w:p w14:paraId="349F40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first shock success (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organi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hythm for at least 5s) vs first shock failure groups</w:t>
            </w:r>
          </w:p>
        </w:tc>
        <w:tc>
          <w:tcPr>
            <w:tcW w:w="4822" w:type="dxa"/>
          </w:tcPr>
          <w:p w14:paraId="5C69067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rate, first shock success vs failure: 114/min (17) vs 120/min (23), p=0.31</w:t>
            </w:r>
          </w:p>
        </w:tc>
      </w:tr>
      <w:tr w:rsidR="009F4623" w:rsidRPr="009F4623" w14:paraId="459599FD" w14:textId="77777777" w:rsidTr="00264343">
        <w:tc>
          <w:tcPr>
            <w:tcW w:w="14606" w:type="dxa"/>
            <w:gridSpan w:val="5"/>
            <w:shd w:val="clear" w:color="auto" w:fill="000000" w:themeFill="text1"/>
          </w:tcPr>
          <w:p w14:paraId="3DBE38CB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INFANTS AND CHILDREN</w:t>
            </w:r>
          </w:p>
        </w:tc>
      </w:tr>
      <w:tr w:rsidR="009F4623" w:rsidRPr="009F4623" w14:paraId="3CC9422A" w14:textId="77777777" w:rsidTr="00264343">
        <w:tc>
          <w:tcPr>
            <w:tcW w:w="1843" w:type="dxa"/>
          </w:tcPr>
          <w:p w14:paraId="17415B6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rg et al 2023</w:t>
            </w:r>
          </w:p>
          <w:p w14:paraId="415B2A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Berg&lt;/Author&gt;&lt;Year&gt;2023&lt;/Year&gt;&lt;RecNum&gt;9177&lt;/RecNum&gt;&lt;DisplayText&gt;&lt;style face="superscript" size="12"&gt;34&lt;/style&gt;&lt;/DisplayText&gt;&lt;record&gt;&lt;rec-number&gt;9177&lt;/rec-number&gt;&lt;foreign-keys&gt;&lt;key app="EN" db-id="w5vpvwfr29txsle0dpcvrfxeww2fvtfppwts" timestamp="1760865428"&gt;9177&lt;/key&gt;&lt;/foreign-keys&gt;&lt;ref-type name="Journal Article"&gt;17&lt;/ref-type&gt;&lt;contributors&gt;&lt;authors&gt;&lt;author&gt;Berg, RA&lt;/author&gt;&lt;author&gt;Morgan, RW&lt;/author&gt;&lt;author&gt;Reeder, RW&lt;/author&gt;&lt;author&gt;Ahmed, T&lt;/author&gt;&lt;author&gt;Bell, MJ&lt;/author&gt;&lt;author&gt;Bishop, R&lt;/author&gt;&lt;author&gt;Bochkoris, M&lt;/author&gt;&lt;author&gt;Burns, C&lt;/author&gt;&lt;author&gt;Carcillo, JA&lt;/author&gt;&lt;/authors&gt;&lt;/contributors&gt;&lt;titles&gt;&lt;title&gt;Diastolic Blood Pressure Threshold During Pediatric Cardiopulmonary Resuscitation and Survival Outcomes: A Multicenter Validation Study&lt;/title&gt;&lt;secondary-title&gt;Crit Care Med&lt;/secondary-title&gt;&lt;/titles&gt;&lt;periodical&gt;&lt;full-title&gt;Crit Care Med&lt;/full-title&gt;&lt;/periodical&gt;&lt;pages&gt;91-102&lt;/pages&gt;&lt;volume&gt;51&lt;/volume&gt;&lt;dates&gt;&lt;year&gt;2023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4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  <w:p w14:paraId="618975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143" w:type="dxa"/>
          </w:tcPr>
          <w:p w14:paraId="7178EE7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6-2021)</w:t>
            </w:r>
          </w:p>
          <w:p w14:paraId="4760755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A8344A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  <w:p w14:paraId="78ECB82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C612D3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Patients enrolled in ICU-RESUS interventional trial</w:t>
            </w:r>
          </w:p>
        </w:tc>
        <w:tc>
          <w:tcPr>
            <w:tcW w:w="1993" w:type="dxa"/>
          </w:tcPr>
          <w:p w14:paraId="2711A09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n=413 (242 survivors, 171 non survivors)</w:t>
            </w:r>
          </w:p>
          <w:p w14:paraId="6A4A2D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on PICU</w:t>
            </w:r>
          </w:p>
          <w:p w14:paraId="3AC70C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13795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Term infants (37 weeks+ to 18 years)</w:t>
            </w:r>
          </w:p>
        </w:tc>
        <w:tc>
          <w:tcPr>
            <w:tcW w:w="3805" w:type="dxa"/>
          </w:tcPr>
          <w:p w14:paraId="4C777A0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CC rate in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survivors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vs non survivors</w:t>
            </w:r>
          </w:p>
          <w:p w14:paraId="1E92262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7CDAA6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Unadjusted analyses in paper 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mostly</w:t>
            </w:r>
            <w:proofErr w:type="gram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concerned with the effect of DBP on outcomes</w:t>
            </w:r>
          </w:p>
        </w:tc>
        <w:tc>
          <w:tcPr>
            <w:tcW w:w="4822" w:type="dxa"/>
          </w:tcPr>
          <w:p w14:paraId="580E6F1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dian CC rate, survivors to hospital discharge vs non-survivors): 121/min (IQR 112–130) vs 121/min (IQR 112–128), p=0.429</w:t>
            </w:r>
          </w:p>
        </w:tc>
      </w:tr>
      <w:tr w:rsidR="009F4623" w:rsidRPr="009F4623" w14:paraId="556D1D53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0FFC198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3ECFAE58" w14:textId="77777777" w:rsidTr="00264343">
        <w:tc>
          <w:tcPr>
            <w:tcW w:w="1843" w:type="dxa"/>
          </w:tcPr>
          <w:p w14:paraId="560AD09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Taeb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8</w:t>
            </w:r>
          </w:p>
          <w:p w14:paraId="77F13015" w14:textId="77777777" w:rsidR="009F4623" w:rsidRPr="009F4623" w:rsidRDefault="009F4623" w:rsidP="00264343">
            <w:pPr>
              <w:spacing w:line="276" w:lineRule="auto"/>
              <w:jc w:val="both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UYWViPC9BdXRob3I+PFllYXI+MjAxODwvWWVhcj48UmVj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UYWViPC9BdXRob3I+PFllYXI+MjAxODwvWWVhcj48UmVj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4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ACE7FC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6-2017)</w:t>
            </w:r>
          </w:p>
          <w:p w14:paraId="5F09C42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4B6B6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4078BEE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7</w:t>
            </w:r>
          </w:p>
          <w:p w14:paraId="7340B8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in PICU</w:t>
            </w:r>
          </w:p>
          <w:p w14:paraId="14E768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dian (IQR) 5.5 months (1-28) for standard CPR group (n=11); median 2.5 months (IQR 12days to 11 months) for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eCPR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group</w:t>
            </w:r>
          </w:p>
        </w:tc>
        <w:tc>
          <w:tcPr>
            <w:tcW w:w="3805" w:type="dxa"/>
          </w:tcPr>
          <w:p w14:paraId="0C98271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rate epochs in patients for whom EtCO2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5mmHg vs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&lt;15mmHg</w:t>
            </w:r>
          </w:p>
          <w:p w14:paraId="441F5E4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2710FA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  <w:u w:val="single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imarily a study comparing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eCPR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vs standard CPR</w:t>
            </w:r>
          </w:p>
        </w:tc>
        <w:tc>
          <w:tcPr>
            <w:tcW w:w="4822" w:type="dxa"/>
          </w:tcPr>
          <w:p w14:paraId="4673550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Median (IQR) CC rate epochs, EtCO2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15mmHg vs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&lt;15mmHg: 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>108/min (93–120/min) vs 132/min (114–144/min), p &lt; 0.001</w:t>
            </w:r>
          </w:p>
          <w:p w14:paraId="519217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C98D9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EtCO2 &lt;15 mm Hg in 92% of epochs where CC rate&gt;120/min.</w:t>
            </w:r>
          </w:p>
        </w:tc>
      </w:tr>
      <w:tr w:rsidR="009F4623" w:rsidRPr="009F4623" w14:paraId="1C4DFDF7" w14:textId="77777777" w:rsidTr="00264343">
        <w:tc>
          <w:tcPr>
            <w:tcW w:w="1843" w:type="dxa"/>
          </w:tcPr>
          <w:p w14:paraId="406045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organ et al 2024</w:t>
            </w:r>
          </w:p>
          <w:p w14:paraId="4857300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Morgan&lt;/Author&gt;&lt;Year&gt;2024&lt;/Year&gt;&lt;RecNum&gt;9179&lt;/RecNum&gt;&lt;DisplayText&gt;&lt;style face="superscript" size="12"&gt;37&lt;/style&gt;&lt;/DisplayText&gt;&lt;record&gt;&lt;rec-number&gt;9179&lt;/rec-number&gt;&lt;foreign-keys&gt;&lt;key app="EN" db-id="w5vpvwfr29txsle0dpcvrfxeww2fvtfppwts" timestamp="1760868165"&gt;9179&lt;/key&gt;&lt;/foreign-keys&gt;&lt;ref-type name="Journal Article"&gt;17&lt;/ref-type&gt;&lt;contributors&gt;&lt;authors&gt;&lt;author&gt;Morgan, RW&lt;/author&gt;&lt;author&gt;Reeder, RW&lt;/author&gt;&lt;author&gt;Bender, D&lt;/author&gt;&lt;author&gt;Cooper, KK&lt;/author&gt;&lt;author&gt;Friess, SH&lt;/author&gt;&lt;author&gt;Graham, K&lt;/author&gt;&lt;author&gt;Meert, KL&lt;/author&gt;&lt;author&gt;Mourani, PM&lt;/author&gt;&lt;/authors&gt;&lt;/contributors&gt;&lt;titles&gt;&lt;title&gt;Associations Between End-Tidal Carbon Dioxide During Pediatric Cardiopulmonary Resuscitation, Cardiopulmonary Resuscitation Quality, and Survival&lt;/title&gt;&lt;secondary-title&gt;Circulation&lt;/secondary-title&gt;&lt;/titles&gt;&lt;periodical&gt;&lt;full-title&gt;Circulation&lt;/full-title&gt;&lt;/periodical&gt;&lt;pages&gt;367-378&lt;/pages&gt;&lt;volume&gt;149&lt;/volume&gt;&lt;dates&gt;&lt;year&gt;2024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53DAE91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9-2021)</w:t>
            </w:r>
          </w:p>
          <w:p w14:paraId="102D020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9B49FB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  <w:p w14:paraId="1160E88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DC57F3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atients enrolled in ICU-RESUS interventional trial</w:t>
            </w:r>
          </w:p>
        </w:tc>
        <w:tc>
          <w:tcPr>
            <w:tcW w:w="1993" w:type="dxa"/>
          </w:tcPr>
          <w:p w14:paraId="2CADA08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81</w:t>
            </w:r>
          </w:p>
          <w:p w14:paraId="1BF4C63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in PICU</w:t>
            </w:r>
          </w:p>
          <w:p w14:paraId="186618E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FD560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erm infants (37 weeks+ to 18 years)</w:t>
            </w:r>
          </w:p>
          <w:p w14:paraId="57D89D6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2C1A810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rate in group achieving average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in first 10 mins of CPR of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20mmHg (n=96) vs &lt;20mmHg (n=85)</w:t>
            </w:r>
          </w:p>
        </w:tc>
        <w:tc>
          <w:tcPr>
            <w:tcW w:w="4822" w:type="dxa"/>
          </w:tcPr>
          <w:p w14:paraId="0FD5E8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rate,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20mmHg vs &lt;20mmHg: 117.7/min (IQR 108.8-125.5) vs 117.9/min (IQR 109.5-125.1), p=0.899</w:t>
            </w:r>
          </w:p>
        </w:tc>
      </w:tr>
    </w:tbl>
    <w:p w14:paraId="7714B0C3" w14:textId="77777777" w:rsidR="009F4623" w:rsidRPr="009F4623" w:rsidRDefault="009F4623" w:rsidP="009F4623">
      <w:pPr>
        <w:rPr>
          <w:rFonts w:asciiTheme="majorHAnsi" w:hAnsiTheme="majorHAnsi" w:cs="Calibri"/>
          <w:b/>
          <w:bCs/>
          <w:sz w:val="22"/>
          <w:szCs w:val="22"/>
        </w:rPr>
      </w:pPr>
    </w:p>
    <w:p w14:paraId="6FCE2658" w14:textId="77777777" w:rsidR="009F4623" w:rsidRPr="009F4623" w:rsidRDefault="009F4623" w:rsidP="009F4623">
      <w:pPr>
        <w:rPr>
          <w:rFonts w:asciiTheme="majorHAnsi" w:hAnsiTheme="majorHAnsi" w:cs="Calibri"/>
          <w:sz w:val="22"/>
          <w:szCs w:val="22"/>
        </w:rPr>
      </w:pPr>
      <w:r w:rsidRPr="009F4623">
        <w:rPr>
          <w:rFonts w:asciiTheme="majorHAnsi" w:hAnsiTheme="majorHAnsi" w:cs="Calibri"/>
          <w:sz w:val="22"/>
          <w:szCs w:val="22"/>
        </w:rPr>
        <w:br w:type="page"/>
      </w:r>
    </w:p>
    <w:tbl>
      <w:tblPr>
        <w:tblStyle w:val="TableGrid"/>
        <w:tblW w:w="31570" w:type="dxa"/>
        <w:tblInd w:w="-5" w:type="dxa"/>
        <w:tblLook w:val="04A0" w:firstRow="1" w:lastRow="0" w:firstColumn="1" w:lastColumn="0" w:noHBand="0" w:noVBand="1"/>
      </w:tblPr>
      <w:tblGrid>
        <w:gridCol w:w="1843"/>
        <w:gridCol w:w="2143"/>
        <w:gridCol w:w="1993"/>
        <w:gridCol w:w="3805"/>
        <w:gridCol w:w="4822"/>
        <w:gridCol w:w="4241"/>
        <w:gridCol w:w="4241"/>
        <w:gridCol w:w="4241"/>
        <w:gridCol w:w="4241"/>
      </w:tblGrid>
      <w:tr w:rsidR="009F4623" w:rsidRPr="009F4623" w14:paraId="2750E165" w14:textId="77777777" w:rsidTr="00264343">
        <w:trPr>
          <w:gridAfter w:val="7"/>
          <w:wAfter w:w="27584" w:type="dxa"/>
          <w:trHeight w:val="404"/>
        </w:trPr>
        <w:tc>
          <w:tcPr>
            <w:tcW w:w="3986" w:type="dxa"/>
            <w:gridSpan w:val="2"/>
            <w:vAlign w:val="center"/>
          </w:tcPr>
          <w:p w14:paraId="52A1E166" w14:textId="77777777" w:rsidR="009F4623" w:rsidRPr="009F4623" w:rsidRDefault="009F4623" w:rsidP="00264343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lastRenderedPageBreak/>
              <w:t>CHEST COMPRESSION DEPTH</w:t>
            </w:r>
          </w:p>
        </w:tc>
      </w:tr>
      <w:tr w:rsidR="009F4623" w:rsidRPr="009F4623" w14:paraId="243AF8B3" w14:textId="77777777" w:rsidTr="00264343">
        <w:trPr>
          <w:gridAfter w:val="4"/>
          <w:wAfter w:w="16964" w:type="dxa"/>
          <w:tblHeader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64E3A34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Author, year</w:t>
            </w:r>
          </w:p>
        </w:tc>
        <w:tc>
          <w:tcPr>
            <w:tcW w:w="214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0BFBAE7E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Design, country, year</w:t>
            </w:r>
          </w:p>
        </w:tc>
        <w:tc>
          <w:tcPr>
            <w:tcW w:w="1993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5161C72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3805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2F210F09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Intervention / Comparator</w:t>
            </w:r>
          </w:p>
        </w:tc>
        <w:tc>
          <w:tcPr>
            <w:tcW w:w="4822" w:type="dxa"/>
            <w:tcBorders>
              <w:top w:val="single" w:sz="4" w:space="0" w:color="auto"/>
            </w:tcBorders>
            <w:shd w:val="clear" w:color="auto" w:fill="FAE2D5" w:themeFill="accent2" w:themeFillTint="33"/>
          </w:tcPr>
          <w:p w14:paraId="224AA224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Key findings</w:t>
            </w:r>
          </w:p>
        </w:tc>
      </w:tr>
      <w:tr w:rsidR="009F4623" w:rsidRPr="009F4623" w14:paraId="5DAFBF66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tcBorders>
              <w:top w:val="single" w:sz="4" w:space="0" w:color="auto"/>
            </w:tcBorders>
            <w:shd w:val="clear" w:color="auto" w:fill="000000" w:themeFill="text1"/>
          </w:tcPr>
          <w:p w14:paraId="0563B8A8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ADULTS</w:t>
            </w:r>
          </w:p>
        </w:tc>
      </w:tr>
      <w:tr w:rsidR="009F4623" w:rsidRPr="009F4623" w14:paraId="745072E2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3A4E990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urvival with </w:t>
            </w:r>
            <w:proofErr w:type="spellStart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neurological function</w:t>
            </w:r>
          </w:p>
        </w:tc>
      </w:tr>
      <w:tr w:rsidR="009F4623" w:rsidRPr="009F4623" w14:paraId="12A2048F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4D5438CB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3313A4C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13A548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6E4BB2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4FEC92F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41D0139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668C17E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277D5AB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0F0E3D55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CC depth in survivors to hospital discharge with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CPC 1-2) vs survivors to hospital discharge without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favourable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neurological outcome (CPC 3-5)</w:t>
            </w:r>
          </w:p>
        </w:tc>
        <w:tc>
          <w:tcPr>
            <w:tcW w:w="4822" w:type="dxa"/>
          </w:tcPr>
          <w:p w14:paraId="30539C5A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depth in survivors to hospital discharge with CPC 1-2 vs survivors to hospital discharge with CPC 3-5: 53.5mm (95% CI 49.9-57.1) vs 48.9mm (95% CI 47.7-50.1), difference 4.6mm (95% CI 0.9-8.3)</w:t>
            </w:r>
          </w:p>
        </w:tc>
      </w:tr>
      <w:tr w:rsidR="009F4623" w:rsidRPr="009F4623" w14:paraId="458BDA7D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6C95AFF2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hospital discharge / 30 days / one month</w:t>
            </w:r>
          </w:p>
        </w:tc>
      </w:tr>
      <w:tr w:rsidR="009F4623" w:rsidRPr="009F4623" w14:paraId="7F5618AC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2149C5C1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Järvenpää et al 202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Kw6RydmVucMOkw6Q8L0F1dGhvcj48WWVhcj4yMDI0PC9Z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8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634368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Finland (2018-2021)</w:t>
            </w:r>
          </w:p>
          <w:p w14:paraId="3C1BF85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811DBC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retrospective analysis of prospectively collected data</w:t>
            </w:r>
          </w:p>
        </w:tc>
        <w:tc>
          <w:tcPr>
            <w:tcW w:w="1993" w:type="dxa"/>
          </w:tcPr>
          <w:p w14:paraId="0029E69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81</w:t>
            </w:r>
          </w:p>
          <w:p w14:paraId="627F312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, EMS-treated, 2+ mins of data available</w:t>
            </w:r>
          </w:p>
          <w:p w14:paraId="448C7A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5C40D19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3DB506E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survivors to 30 days vs non-survivors in binary logistic regression analysis (univariate analysis)</w:t>
            </w:r>
          </w:p>
          <w:p w14:paraId="64D6106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depth, 30-day survivors vs non survivors: 5.1cm (1.3) vs 5.6cm (0.8), OR 0.98 (0.94-1.02), p=0.088</w:t>
            </w:r>
          </w:p>
          <w:p w14:paraId="0340F6E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E4C8C1A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09A7A448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depth, 30-day survivors vs non survivors: 5.1cm (1.3) vs 5.6cm (0.8), OR 0.98 (0.94-1.02), p=0.088</w:t>
            </w:r>
          </w:p>
        </w:tc>
      </w:tr>
      <w:tr w:rsidR="009F4623" w:rsidRPr="009F4623" w14:paraId="57B841FE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24FD795E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Stiell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12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TdGllbGw8L0F1dGhvcj48WWVhcj4yMDEyPC9ZZWFyPjxS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0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2B25E0C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Canda (2006-2009)</w:t>
            </w:r>
          </w:p>
          <w:p w14:paraId="672D96D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AFFF6A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ost-hoc analysis of data from ROC</w:t>
            </w:r>
          </w:p>
        </w:tc>
        <w:tc>
          <w:tcPr>
            <w:tcW w:w="1993" w:type="dxa"/>
          </w:tcPr>
          <w:p w14:paraId="28A5D13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1029</w:t>
            </w:r>
          </w:p>
          <w:p w14:paraId="7C56EF9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E321C7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on-traumatic, EMS-treated</w:t>
            </w:r>
          </w:p>
          <w:p w14:paraId="537AEC7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2DCDF5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survivors to hospital discharge vs non-survivors</w:t>
            </w:r>
          </w:p>
        </w:tc>
        <w:tc>
          <w:tcPr>
            <w:tcW w:w="4822" w:type="dxa"/>
          </w:tcPr>
          <w:p w14:paraId="5144CEA4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dian (IQR) CC depth, survivors to hospital discharge vs non-survivors: 39mm (34-46) vs 37mm (31-43), p=0.079</w:t>
            </w:r>
          </w:p>
        </w:tc>
      </w:tr>
      <w:tr w:rsidR="009F4623" w:rsidRPr="009F4623" w14:paraId="2FE95F3C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52C89400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Vadeboncoeur et al 2014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WYWRlYm9uY29ldXI8L0F1dGhvcj48WWVhcj4yMDE0PC9Z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2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73E29EF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08-2011)</w:t>
            </w:r>
          </w:p>
          <w:p w14:paraId="57F930D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DD36A1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fore-and-after study</w:t>
            </w:r>
          </w:p>
        </w:tc>
        <w:tc>
          <w:tcPr>
            <w:tcW w:w="1993" w:type="dxa"/>
          </w:tcPr>
          <w:p w14:paraId="029ADBB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18</w:t>
            </w:r>
          </w:p>
          <w:p w14:paraId="09EBB4A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327E34D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Presumed cardiac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y</w:t>
            </w:r>
            <w:proofErr w:type="spellEnd"/>
          </w:p>
          <w:p w14:paraId="2EBE52E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</w:tc>
        <w:tc>
          <w:tcPr>
            <w:tcW w:w="3805" w:type="dxa"/>
          </w:tcPr>
          <w:p w14:paraId="567FFA1E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survivors to hospital discharge vs non-survivors</w:t>
            </w:r>
          </w:p>
          <w:p w14:paraId="06AB32F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822" w:type="dxa"/>
          </w:tcPr>
          <w:p w14:paraId="70CE283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depth, survivors to hospital discharge vs non-survivors: 53.6mm (95% CI 50.5-56.7) vs 48.8mm (95% CI 47.6-50.0), difference 4.8mm (95% CI 1.5-8.2)</w:t>
            </w:r>
          </w:p>
        </w:tc>
      </w:tr>
      <w:tr w:rsidR="009F4623" w:rsidRPr="009F4623" w14:paraId="75D964DF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26F73C84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Survival to ED or hospital admission / similar</w:t>
            </w:r>
          </w:p>
        </w:tc>
      </w:tr>
      <w:tr w:rsidR="009F4623" w:rsidRPr="009F4623" w14:paraId="6AB79EFC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2FFFC5CF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 xml:space="preserve">Bohn et al 2011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Bohn&lt;/Author&gt;&lt;Year&gt;2011&lt;/Year&gt;&lt;RecNum&gt;9100&lt;/RecNum&gt;&lt;DisplayText&gt;&lt;style face="superscript" size="12"&gt;9&lt;/style&gt;&lt;/DisplayText&gt;&lt;record&gt;&lt;rec-number&gt;9100&lt;/rec-number&gt;&lt;foreign-keys&gt;&lt;key app="EN" db-id="w5vpvwfr29txsle0dpcvrfxeww2fvtfppwts" timestamp="1746356821"&gt;9100&lt;/key&gt;&lt;/foreign-keys&gt;&lt;ref-type name="Journal Article"&gt;17&lt;/ref-type&gt;&lt;contributors&gt;&lt;authors&gt;&lt;author&gt;Bohn, A.&lt;/author&gt;&lt;author&gt;Weber, T. P.&lt;/author&gt;&lt;author&gt;Wecker, S.&lt;/author&gt;&lt;author&gt;Harding, U.&lt;/author&gt;&lt;author&gt;Osada, N.&lt;/author&gt;&lt;author&gt;Van Aken, H.&lt;/author&gt;&lt;author&gt;Lukas, R. P.&lt;/author&gt;&lt;/authors&gt;&lt;/contributors&gt;&lt;auth-address&gt;Department of Anaesthesiology and Intensive Care, University Hospital Münster, Germany. bohna@stadt-muenster.de&lt;/auth-address&gt;&lt;titles&gt;&lt;title&gt;The addition of voice prompts to audiovisual feedback and debriefing does not modify CPR quality or outcomes in out of hospital cardiac arrest--a prospective, randomized trial&lt;/title&gt;&lt;secondary-title&gt;Resuscitation&lt;/secondary-title&gt;&lt;/titles&gt;&lt;periodical&gt;&lt;full-title&gt;Resuscitation&lt;/full-title&gt;&lt;/periodical&gt;&lt;pages&gt;257-62&lt;/pages&gt;&lt;volume&gt;82&lt;/volume&gt;&lt;number&gt;3&lt;/number&gt;&lt;edition&gt;20101213&lt;/edition&gt;&lt;keywords&gt;&lt;keyword&gt;*Audiovisual Aids&lt;/keyword&gt;&lt;keyword&gt;Cardiopulmonary Resuscitation/methods/*standards&lt;/keyword&gt;&lt;keyword&gt;*Feedback&lt;/keyword&gt;&lt;keyword&gt;Humans&lt;/keyword&gt;&lt;keyword&gt;Out-of-Hospital Cardiac Arrest/mortality/*therapy&lt;/keyword&gt;&lt;keyword&gt;Prospective Studies&lt;/keyword&gt;&lt;keyword&gt;Treatment Outcome&lt;/keyword&gt;&lt;keyword&gt;*Voice&lt;/keyword&gt;&lt;/keywords&gt;&lt;dates&gt;&lt;year&gt;2011&lt;/year&gt;&lt;pub-dates&gt;&lt;date&gt;Mar&lt;/date&gt;&lt;/pub-dates&gt;&lt;/dates&gt;&lt;isbn&gt;0300-9572&lt;/isbn&gt;&lt;accession-num&gt;21146279&lt;/accession-num&gt;&lt;urls&gt;&lt;/urls&gt;&lt;electronic-resource-num&gt;10.1016/j.resuscitation.2010.11.006&lt;/electronic-resource-num&gt;&lt;remote-database-provider&gt;NLM&lt;/remote-database-provider&gt;&lt;language&gt;eng&lt;/language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9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25467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Germany (2007-2009)</w:t>
            </w:r>
          </w:p>
          <w:p w14:paraId="7B0D904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5265EB6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RCT – allocation to feedback mechanisms</w:t>
            </w:r>
          </w:p>
        </w:tc>
        <w:tc>
          <w:tcPr>
            <w:tcW w:w="1993" w:type="dxa"/>
          </w:tcPr>
          <w:p w14:paraId="2B04FB47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00</w:t>
            </w:r>
          </w:p>
          <w:p w14:paraId="7928AE5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28B5B18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All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aetiologies</w:t>
            </w:r>
            <w:proofErr w:type="spellEnd"/>
          </w:p>
          <w:p w14:paraId="5D6935A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283B3F4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03F8305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those surviving to ED admission (ROSC at least 20 mins) vs those not surviving to ED admission</w:t>
            </w:r>
          </w:p>
        </w:tc>
        <w:tc>
          <w:tcPr>
            <w:tcW w:w="4822" w:type="dxa"/>
          </w:tcPr>
          <w:p w14:paraId="6363120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depth, survival to ED admission vs not: 4.74cm (0.86) vs 4.84cm (0.93), p=0.31</w:t>
            </w:r>
          </w:p>
        </w:tc>
      </w:tr>
      <w:tr w:rsidR="009F4623" w:rsidRPr="009F4623" w14:paraId="40076BD0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215B20D6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ROSC</w:t>
            </w:r>
          </w:p>
        </w:tc>
      </w:tr>
      <w:tr w:rsidR="009F4623" w:rsidRPr="009F4623" w14:paraId="067BB3C5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77BFDBA2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De 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Roos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et al 2022</w:t>
            </w:r>
          </w:p>
          <w:p w14:paraId="1659C439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De Roos&lt;/Author&gt;&lt;Year&gt;2022&lt;/Year&gt;&lt;RecNum&gt;9178&lt;/RecNum&gt;&lt;DisplayText&gt;&lt;style face="superscript" size="12"&gt;3&lt;/style&gt;&lt;/DisplayText&gt;&lt;record&gt;&lt;rec-number&gt;9178&lt;/rec-number&gt;&lt;foreign-keys&gt;&lt;key app="EN" db-id="w5vpvwfr29txsle0dpcvrfxeww2fvtfppwts" timestamp="1760866194"&gt;9178&lt;/key&gt;&lt;/foreign-keys&gt;&lt;ref-type name="Journal Article"&gt;17&lt;/ref-type&gt;&lt;contributors&gt;&lt;authors&gt;&lt;author&gt;De Roos, E &lt;/author&gt;&lt;author&gt;Vanwulpen, M&lt;/author&gt;&lt;author&gt;Hachimi-Idrissi, S&lt;/author&gt;&lt;/authors&gt;&lt;/contributors&gt;&lt;titles&gt;&lt;title&gt;Chest compression release velocity: An independent determinant of end-tidal carbon dioxide in out-of-hospital cardiac arrest&lt;/title&gt;&lt;secondary-title&gt;Am J Emerg Med&lt;/secondary-title&gt;&lt;/titles&gt;&lt;periodical&gt;&lt;full-title&gt;Am J Emerg Med&lt;/full-title&gt;&lt;abbr-1&gt;Am J Emerg Med&lt;/abbr-1&gt;&lt;/periodical&gt;&lt;pages&gt;71-75&lt;/pages&gt;&lt;volume&gt;54&lt;/volume&gt;&lt;dates&gt;&lt;year&gt;2022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0CC9879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Belgium (2013-2020)</w:t>
            </w:r>
          </w:p>
          <w:p w14:paraId="2A6461C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807338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774FC88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n=47 </w:t>
            </w:r>
          </w:p>
          <w:p w14:paraId="4ACC0B9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HCA</w:t>
            </w:r>
          </w:p>
          <w:p w14:paraId="10E5EDD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18 years</w:t>
            </w:r>
          </w:p>
          <w:p w14:paraId="5FE1EAE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8FCA6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age 64 years (16.1)</w:t>
            </w:r>
          </w:p>
          <w:p w14:paraId="0F7F465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0BB45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ntubated patients with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measurements</w:t>
            </w:r>
          </w:p>
        </w:tc>
        <w:tc>
          <w:tcPr>
            <w:tcW w:w="3805" w:type="dxa"/>
          </w:tcPr>
          <w:p w14:paraId="4B572F8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those achieving ROSC vs not achieving</w:t>
            </w:r>
          </w:p>
        </w:tc>
        <w:tc>
          <w:tcPr>
            <w:tcW w:w="4822" w:type="dxa"/>
          </w:tcPr>
          <w:p w14:paraId="6AC6CDD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depth in those achieving ROSC vs not achieving: 57.5mm (11.7) vs 57.5mm (9.2), p=0.997</w:t>
            </w:r>
          </w:p>
          <w:p w14:paraId="67D2B63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19A586B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7E2EFF4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6C0492A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9F4623" w:rsidRPr="009F4623" w14:paraId="4605F0B8" w14:textId="77777777" w:rsidTr="00264343">
        <w:tc>
          <w:tcPr>
            <w:tcW w:w="14606" w:type="dxa"/>
            <w:gridSpan w:val="5"/>
            <w:shd w:val="clear" w:color="auto" w:fill="D9D9D9" w:themeFill="background1" w:themeFillShade="D9"/>
          </w:tcPr>
          <w:p w14:paraId="52AC339A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Other outcomes</w:t>
            </w:r>
          </w:p>
        </w:tc>
        <w:tc>
          <w:tcPr>
            <w:tcW w:w="4241" w:type="dxa"/>
          </w:tcPr>
          <w:p w14:paraId="33448D2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67E74A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2F28122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4241" w:type="dxa"/>
          </w:tcPr>
          <w:p w14:paraId="2F4D5D6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Other outcomes</w:t>
            </w:r>
          </w:p>
        </w:tc>
      </w:tr>
      <w:tr w:rsidR="009F4623" w:rsidRPr="009F4623" w14:paraId="42BF75C3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CF09FAD" w14:textId="77777777" w:rsidR="009F4623" w:rsidRPr="009F4623" w:rsidRDefault="009F4623" w:rsidP="00264343">
            <w:pPr>
              <w:spacing w:line="276" w:lineRule="auto"/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 xml:space="preserve">Edelson et al 2006 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>
                <w:fldData xml:space="preserve">PEVuZE5vdGU+PENpdGU+PEF1dGhvcj5FZGVsc29uPC9BdXRob3I+PFllYXI+MjAwNjwvWWVhcj48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</w:fldData>
              </w:fldChar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.DATA 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  <w:r w:rsidRPr="009F4623">
              <w:rPr>
                <w:rFonts w:ascii="Calibri" w:hAnsi="Calibri" w:cs="Calibri"/>
                <w:sz w:val="22"/>
                <w:szCs w:val="22"/>
              </w:rPr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13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662AB21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and Norway (2002-2005)</w:t>
            </w:r>
          </w:p>
          <w:p w14:paraId="0EFE510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D784ADF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</w:tc>
        <w:tc>
          <w:tcPr>
            <w:tcW w:w="1993" w:type="dxa"/>
          </w:tcPr>
          <w:p w14:paraId="1ADD1D1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0: n=27 IHCA (USA</w:t>
            </w:r>
            <w:proofErr w:type="gramStart"/>
            <w:r w:rsidRPr="009F4623">
              <w:rPr>
                <w:rFonts w:ascii="Calibri" w:hAnsi="Calibri" w:cs="Calibri"/>
                <w:sz w:val="22"/>
                <w:szCs w:val="22"/>
              </w:rPr>
              <w:t>);</w:t>
            </w:r>
            <w:proofErr w:type="gramEnd"/>
          </w:p>
          <w:p w14:paraId="2FB29BAE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33 OHCA (Norway)</w:t>
            </w:r>
          </w:p>
          <w:p w14:paraId="720B3A4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3C6938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“Adult”, mean (SD) age 65 years (16)</w:t>
            </w:r>
          </w:p>
          <w:p w14:paraId="64155ED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VF was first rhythm shocked</w:t>
            </w:r>
          </w:p>
          <w:p w14:paraId="22E4CABB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3E42333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47 where CC depth data available</w:t>
            </w:r>
          </w:p>
        </w:tc>
        <w:tc>
          <w:tcPr>
            <w:tcW w:w="3805" w:type="dxa"/>
          </w:tcPr>
          <w:p w14:paraId="0CB473B2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depth in first shock success (</w:t>
            </w:r>
            <w:proofErr w:type="spellStart"/>
            <w:r w:rsidRPr="009F4623">
              <w:rPr>
                <w:rFonts w:ascii="Calibri" w:hAnsi="Calibri" w:cs="Calibri"/>
                <w:sz w:val="22"/>
                <w:szCs w:val="22"/>
              </w:rPr>
              <w:t>organised</w:t>
            </w:r>
            <w:proofErr w:type="spellEnd"/>
            <w:r w:rsidRPr="009F4623">
              <w:rPr>
                <w:rFonts w:ascii="Calibri" w:hAnsi="Calibri" w:cs="Calibri"/>
                <w:sz w:val="22"/>
                <w:szCs w:val="22"/>
              </w:rPr>
              <w:t xml:space="preserve"> rhythm for at least 5s) vs first shock failure groups</w:t>
            </w:r>
          </w:p>
        </w:tc>
        <w:tc>
          <w:tcPr>
            <w:tcW w:w="4822" w:type="dxa"/>
          </w:tcPr>
          <w:p w14:paraId="01C7208D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(SD) CC depth, first shock success vs failure:</w:t>
            </w:r>
            <w:r w:rsidRPr="009F4623"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  <w:t xml:space="preserve"> 39mm (11) vs 29mm (10), p=0.004</w:t>
            </w:r>
          </w:p>
          <w:p w14:paraId="4F386D21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</w:p>
        </w:tc>
      </w:tr>
      <w:tr w:rsidR="009F4623" w:rsidRPr="009F4623" w14:paraId="47532EEA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000000" w:themeFill="text1"/>
          </w:tcPr>
          <w:p w14:paraId="4615A476" w14:textId="77777777" w:rsidR="009F4623" w:rsidRPr="009F4623" w:rsidRDefault="009F4623" w:rsidP="00264343">
            <w:pPr>
              <w:rPr>
                <w:rFonts w:ascii="Calibri" w:hAnsi="Calibri" w:cs="Calibri"/>
                <w:color w:val="FFFFFF" w:themeColor="background1"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color w:val="FFFFFF" w:themeColor="background1"/>
                <w:sz w:val="22"/>
                <w:szCs w:val="22"/>
              </w:rPr>
              <w:t>INFANTS AND CHILDREN</w:t>
            </w:r>
          </w:p>
        </w:tc>
      </w:tr>
      <w:tr w:rsidR="009F4623" w:rsidRPr="009F4623" w14:paraId="53293B6B" w14:textId="77777777" w:rsidTr="00264343">
        <w:trPr>
          <w:gridAfter w:val="4"/>
          <w:wAfter w:w="16964" w:type="dxa"/>
        </w:trPr>
        <w:tc>
          <w:tcPr>
            <w:tcW w:w="14606" w:type="dxa"/>
            <w:gridSpan w:val="5"/>
            <w:shd w:val="clear" w:color="auto" w:fill="D9D9D9" w:themeFill="background1" w:themeFillShade="D9"/>
          </w:tcPr>
          <w:p w14:paraId="5D3B9E00" w14:textId="77777777" w:rsidR="009F4623" w:rsidRPr="009F4623" w:rsidRDefault="009F4623" w:rsidP="00264343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4623">
              <w:rPr>
                <w:rFonts w:ascii="Calibri" w:hAnsi="Calibri" w:cs="Calibri"/>
                <w:b/>
                <w:bCs/>
                <w:sz w:val="22"/>
                <w:szCs w:val="22"/>
              </w:rPr>
              <w:t>Physiological outcomes</w:t>
            </w:r>
          </w:p>
        </w:tc>
      </w:tr>
      <w:tr w:rsidR="009F4623" w:rsidRPr="009F4623" w14:paraId="42250292" w14:textId="77777777" w:rsidTr="00264343">
        <w:trPr>
          <w:gridAfter w:val="4"/>
          <w:wAfter w:w="16964" w:type="dxa"/>
        </w:trPr>
        <w:tc>
          <w:tcPr>
            <w:tcW w:w="1843" w:type="dxa"/>
          </w:tcPr>
          <w:p w14:paraId="6FD9546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lastRenderedPageBreak/>
              <w:t>Morgan et al 2024</w:t>
            </w:r>
          </w:p>
          <w:p w14:paraId="7F880021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fldChar w:fldCharType="begin"/>
            </w:r>
            <w:r w:rsidRPr="009F4623">
              <w:rPr>
                <w:rFonts w:ascii="Calibri" w:hAnsi="Calibri" w:cs="Calibri"/>
                <w:sz w:val="22"/>
                <w:szCs w:val="22"/>
              </w:rPr>
              <w:instrText xml:space="preserve"> ADDIN EN.CITE &lt;EndNote&gt;&lt;Cite&gt;&lt;Author&gt;Morgan&lt;/Author&gt;&lt;Year&gt;2024&lt;/Year&gt;&lt;RecNum&gt;9179&lt;/RecNum&gt;&lt;DisplayText&gt;&lt;style face="superscript" size="12"&gt;37&lt;/style&gt;&lt;/DisplayText&gt;&lt;record&gt;&lt;rec-number&gt;9179&lt;/rec-number&gt;&lt;foreign-keys&gt;&lt;key app="EN" db-id="w5vpvwfr29txsle0dpcvrfxeww2fvtfppwts" timestamp="1760868165"&gt;9179&lt;/key&gt;&lt;/foreign-keys&gt;&lt;ref-type name="Journal Article"&gt;17&lt;/ref-type&gt;&lt;contributors&gt;&lt;authors&gt;&lt;author&gt;Morgan, RW&lt;/author&gt;&lt;author&gt;Reeder, RW&lt;/author&gt;&lt;author&gt;Bender, D&lt;/author&gt;&lt;author&gt;Cooper, KK&lt;/author&gt;&lt;author&gt;Friess, SH&lt;/author&gt;&lt;author&gt;Graham, K&lt;/author&gt;&lt;author&gt;Meert, KL&lt;/author&gt;&lt;author&gt;Mourani, PM&lt;/author&gt;&lt;/authors&gt;&lt;/contributors&gt;&lt;titles&gt;&lt;title&gt;Associations Between End-Tidal Carbon Dioxide During Pediatric Cardiopulmonary Resuscitation, Cardiopulmonary Resuscitation Quality, and Survival&lt;/title&gt;&lt;secondary-title&gt;Circulation&lt;/secondary-title&gt;&lt;/titles&gt;&lt;periodical&gt;&lt;full-title&gt;Circulation&lt;/full-title&gt;&lt;/periodical&gt;&lt;pages&gt;367-378&lt;/pages&gt;&lt;volume&gt;149&lt;/volume&gt;&lt;dates&gt;&lt;year&gt;2024&lt;/year&gt;&lt;/dates&gt;&lt;urls&gt;&lt;/urls&gt;&lt;/record&gt;&lt;/Cite&gt;&lt;/EndNote&gt;</w:instrTex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separate"/>
            </w:r>
            <w:r w:rsidRPr="009F4623">
              <w:rPr>
                <w:rFonts w:ascii="Calibri" w:hAnsi="Calibri" w:cs="Calibri"/>
                <w:noProof/>
                <w:sz w:val="22"/>
                <w:szCs w:val="22"/>
                <w:vertAlign w:val="superscript"/>
              </w:rPr>
              <w:t>37</w:t>
            </w:r>
            <w:r w:rsidRPr="009F4623">
              <w:rPr>
                <w:rFonts w:ascii="Calibri" w:hAnsi="Calibri" w:cs="Calibri"/>
                <w:sz w:val="22"/>
                <w:szCs w:val="22"/>
              </w:rPr>
              <w:fldChar w:fldCharType="end"/>
            </w:r>
          </w:p>
        </w:tc>
        <w:tc>
          <w:tcPr>
            <w:tcW w:w="2143" w:type="dxa"/>
          </w:tcPr>
          <w:p w14:paraId="1F79F6F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USA (2019-2021)</w:t>
            </w:r>
          </w:p>
          <w:p w14:paraId="25050B4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4D8E3B38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Observational, prospective</w:t>
            </w:r>
          </w:p>
          <w:p w14:paraId="6482B56C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0576E786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Patients enrolled in ICU-RESUS interventional trial</w:t>
            </w:r>
          </w:p>
        </w:tc>
        <w:tc>
          <w:tcPr>
            <w:tcW w:w="1993" w:type="dxa"/>
          </w:tcPr>
          <w:p w14:paraId="3D9CB9C0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n=62</w:t>
            </w:r>
          </w:p>
          <w:p w14:paraId="408ECB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IHCA in PICU</w:t>
            </w:r>
          </w:p>
          <w:p w14:paraId="412E25A9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  <w:p w14:paraId="22678D3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Term infants (37 weeks+ to 18 years)</w:t>
            </w:r>
          </w:p>
          <w:p w14:paraId="79A1B2D3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3805" w:type="dxa"/>
          </w:tcPr>
          <w:p w14:paraId="4B5630CD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CC depth in group achieving average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in first 10 mins of CPR of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20mmHg (n=38) vs &lt;20mmHg (n=24)</w:t>
            </w:r>
          </w:p>
        </w:tc>
        <w:tc>
          <w:tcPr>
            <w:tcW w:w="4822" w:type="dxa"/>
          </w:tcPr>
          <w:p w14:paraId="449B14E5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Mean CC depth, ETCO</w:t>
            </w:r>
            <w:r w:rsidRPr="009F4623">
              <w:rPr>
                <w:rFonts w:ascii="Calibri" w:hAnsi="Calibri" w:cs="Calibri"/>
                <w:sz w:val="22"/>
                <w:szCs w:val="22"/>
                <w:vertAlign w:val="subscript"/>
              </w:rPr>
              <w:t>2</w:t>
            </w:r>
            <w:r w:rsidRPr="009F4623">
              <w:rPr>
                <w:rFonts w:ascii="Calibri" w:hAnsi="Calibri" w:cs="Calibri"/>
                <w:sz w:val="22"/>
                <w:szCs w:val="22"/>
              </w:rPr>
              <w:t xml:space="preserve"> 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>&gt;</w:t>
            </w:r>
            <w:r w:rsidRPr="009F4623">
              <w:rPr>
                <w:rFonts w:ascii="Calibri" w:hAnsi="Calibri" w:cs="Calibri"/>
                <w:sz w:val="22"/>
                <w:szCs w:val="22"/>
              </w:rPr>
              <w:t>20mmHg vs &lt;20mmHg</w:t>
            </w:r>
            <w:r w:rsidRPr="009F4623">
              <w:rPr>
                <w:rFonts w:ascii="Calibri" w:hAnsi="Calibri" w:cs="Calibri"/>
                <w:sz w:val="22"/>
                <w:szCs w:val="22"/>
                <w:u w:val="single"/>
              </w:rPr>
              <w:t xml:space="preserve">: </w:t>
            </w:r>
          </w:p>
          <w:p w14:paraId="0C7D68AA" w14:textId="77777777" w:rsidR="009F4623" w:rsidRPr="009F4623" w:rsidRDefault="009F4623" w:rsidP="00264343">
            <w:pPr>
              <w:rPr>
                <w:rFonts w:ascii="Calibri" w:hAnsi="Calibri" w:cs="Calibri"/>
                <w:sz w:val="22"/>
                <w:szCs w:val="22"/>
              </w:rPr>
            </w:pPr>
            <w:r w:rsidRPr="009F4623">
              <w:rPr>
                <w:rFonts w:ascii="Calibri" w:hAnsi="Calibri" w:cs="Calibri"/>
                <w:sz w:val="22"/>
                <w:szCs w:val="22"/>
              </w:rPr>
              <w:t>34.26mm (95% CI 24.75-45.21) vs 32.10mm (95% CI 21.82-53.70), p=0.960</w:t>
            </w:r>
          </w:p>
        </w:tc>
      </w:tr>
    </w:tbl>
    <w:p w14:paraId="20E07973" w14:textId="77777777" w:rsidR="009F4623" w:rsidRPr="009F4623" w:rsidRDefault="009F4623" w:rsidP="009F4623">
      <w:pPr>
        <w:rPr>
          <w:rFonts w:asciiTheme="majorHAnsi" w:hAnsiTheme="majorHAnsi" w:cs="Calibri"/>
          <w:b/>
          <w:bCs/>
          <w:sz w:val="22"/>
          <w:szCs w:val="22"/>
        </w:rPr>
      </w:pPr>
    </w:p>
    <w:p w14:paraId="5EA00585" w14:textId="77777777" w:rsidR="009F4623" w:rsidRPr="009F4623" w:rsidRDefault="009F4623" w:rsidP="009F4623">
      <w:pPr>
        <w:rPr>
          <w:rFonts w:ascii="Calibri" w:hAnsi="Calibri" w:cs="Calibri"/>
          <w:b/>
          <w:bCs/>
          <w:sz w:val="22"/>
          <w:szCs w:val="22"/>
        </w:rPr>
      </w:pPr>
      <w:r w:rsidRPr="009F4623">
        <w:rPr>
          <w:rFonts w:asciiTheme="majorHAnsi" w:hAnsiTheme="majorHAnsi" w:cs="Calibri"/>
          <w:b/>
          <w:bCs/>
          <w:sz w:val="22"/>
          <w:szCs w:val="22"/>
        </w:rPr>
        <w:br w:type="page"/>
      </w:r>
      <w:r w:rsidRPr="009F4623">
        <w:rPr>
          <w:rFonts w:ascii="Calibri" w:hAnsi="Calibri" w:cs="Calibri"/>
          <w:sz w:val="22"/>
          <w:szCs w:val="22"/>
        </w:rPr>
        <w:lastRenderedPageBreak/>
        <w:t>AHA</w:t>
      </w:r>
      <w:r w:rsidRPr="009F4623">
        <w:rPr>
          <w:rFonts w:ascii="Calibri" w:hAnsi="Calibri" w:cs="Calibri"/>
          <w:sz w:val="22"/>
          <w:szCs w:val="22"/>
        </w:rPr>
        <w:tab/>
        <w:t>American Heart Association</w:t>
      </w:r>
    </w:p>
    <w:p w14:paraId="3C00A9DD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AOR</w:t>
      </w:r>
      <w:r w:rsidRPr="009F4623">
        <w:rPr>
          <w:rFonts w:ascii="Calibri" w:hAnsi="Calibri" w:cs="Calibri"/>
          <w:sz w:val="22"/>
          <w:szCs w:val="22"/>
        </w:rPr>
        <w:tab/>
        <w:t>adjusted odds ratio</w:t>
      </w:r>
    </w:p>
    <w:p w14:paraId="0081685E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ARR</w:t>
      </w:r>
      <w:r w:rsidRPr="009F4623">
        <w:rPr>
          <w:rFonts w:ascii="Calibri" w:hAnsi="Calibri" w:cs="Calibri"/>
          <w:sz w:val="22"/>
          <w:szCs w:val="22"/>
        </w:rPr>
        <w:tab/>
        <w:t>adjusted relative risk</w:t>
      </w:r>
    </w:p>
    <w:p w14:paraId="7F8D92E5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CC</w:t>
      </w:r>
      <w:r w:rsidRPr="009F4623">
        <w:rPr>
          <w:rFonts w:ascii="Calibri" w:hAnsi="Calibri" w:cs="Calibri"/>
          <w:sz w:val="22"/>
          <w:szCs w:val="22"/>
        </w:rPr>
        <w:tab/>
        <w:t>chest compressions</w:t>
      </w:r>
    </w:p>
    <w:p w14:paraId="75495699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CCF</w:t>
      </w:r>
      <w:r w:rsidRPr="009F4623">
        <w:rPr>
          <w:rFonts w:ascii="Calibri" w:hAnsi="Calibri" w:cs="Calibri"/>
          <w:sz w:val="22"/>
          <w:szCs w:val="22"/>
        </w:rPr>
        <w:tab/>
        <w:t>chest compression fraction</w:t>
      </w:r>
    </w:p>
    <w:p w14:paraId="198C1742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CI</w:t>
      </w:r>
      <w:r w:rsidRPr="009F4623">
        <w:rPr>
          <w:rFonts w:ascii="Calibri" w:hAnsi="Calibri" w:cs="Calibri"/>
          <w:sz w:val="22"/>
          <w:szCs w:val="22"/>
        </w:rPr>
        <w:tab/>
        <w:t>confidence interval</w:t>
      </w:r>
    </w:p>
    <w:p w14:paraId="2E64F334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CPC</w:t>
      </w:r>
      <w:r w:rsidRPr="009F4623">
        <w:rPr>
          <w:rFonts w:ascii="Calibri" w:hAnsi="Calibri" w:cs="Calibri"/>
          <w:sz w:val="22"/>
          <w:szCs w:val="22"/>
        </w:rPr>
        <w:tab/>
        <w:t>Cerebral Performance Category</w:t>
      </w:r>
    </w:p>
    <w:p w14:paraId="71D2DC84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CT</w:t>
      </w:r>
      <w:r w:rsidRPr="009F4623">
        <w:rPr>
          <w:rFonts w:ascii="Calibri" w:hAnsi="Calibri" w:cs="Calibri"/>
          <w:sz w:val="22"/>
          <w:szCs w:val="22"/>
        </w:rPr>
        <w:tab/>
        <w:t>Computed Tomography</w:t>
      </w:r>
    </w:p>
    <w:p w14:paraId="4162B0DC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DBP</w:t>
      </w:r>
      <w:r w:rsidRPr="009F4623">
        <w:rPr>
          <w:rFonts w:ascii="Calibri" w:hAnsi="Calibri" w:cs="Calibri"/>
          <w:sz w:val="22"/>
          <w:szCs w:val="22"/>
        </w:rPr>
        <w:tab/>
        <w:t>diastolic blood pressure</w:t>
      </w:r>
    </w:p>
    <w:p w14:paraId="0227B9F9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proofErr w:type="spellStart"/>
      <w:r w:rsidRPr="009F4623">
        <w:rPr>
          <w:rFonts w:ascii="Calibri" w:hAnsi="Calibri" w:cs="Calibri"/>
          <w:sz w:val="22"/>
          <w:szCs w:val="22"/>
        </w:rPr>
        <w:t>eCPR</w:t>
      </w:r>
      <w:proofErr w:type="spellEnd"/>
      <w:r w:rsidRPr="009F4623">
        <w:rPr>
          <w:rFonts w:ascii="Calibri" w:hAnsi="Calibri" w:cs="Calibri"/>
          <w:sz w:val="22"/>
          <w:szCs w:val="22"/>
        </w:rPr>
        <w:tab/>
        <w:t>extracorporeal cardiopulmonary resuscitation</w:t>
      </w:r>
    </w:p>
    <w:p w14:paraId="491634F6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ED</w:t>
      </w:r>
      <w:r w:rsidRPr="009F4623">
        <w:rPr>
          <w:rFonts w:ascii="Calibri" w:hAnsi="Calibri" w:cs="Calibri"/>
          <w:sz w:val="22"/>
          <w:szCs w:val="22"/>
        </w:rPr>
        <w:tab/>
        <w:t>Emergency Department</w:t>
      </w:r>
    </w:p>
    <w:p w14:paraId="73FAA15A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EMS</w:t>
      </w:r>
      <w:r w:rsidRPr="009F4623">
        <w:rPr>
          <w:rFonts w:ascii="Calibri" w:hAnsi="Calibri" w:cs="Calibri"/>
          <w:sz w:val="22"/>
          <w:szCs w:val="22"/>
        </w:rPr>
        <w:tab/>
        <w:t>Emergency Medical Services</w:t>
      </w:r>
    </w:p>
    <w:p w14:paraId="710CDE52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EtCO</w:t>
      </w:r>
      <w:r w:rsidRPr="009F4623">
        <w:rPr>
          <w:rFonts w:ascii="Calibri" w:hAnsi="Calibri" w:cs="Calibri"/>
          <w:sz w:val="22"/>
          <w:szCs w:val="22"/>
          <w:vertAlign w:val="subscript"/>
        </w:rPr>
        <w:t>2</w:t>
      </w:r>
      <w:r w:rsidRPr="009F4623">
        <w:rPr>
          <w:rFonts w:ascii="Calibri" w:hAnsi="Calibri" w:cs="Calibri"/>
          <w:sz w:val="22"/>
          <w:szCs w:val="22"/>
        </w:rPr>
        <w:tab/>
        <w:t>end-tidal carbon dioxide</w:t>
      </w:r>
    </w:p>
    <w:p w14:paraId="15B9EDE5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min</w:t>
      </w:r>
      <w:r w:rsidRPr="009F4623">
        <w:rPr>
          <w:rFonts w:ascii="Calibri" w:hAnsi="Calibri" w:cs="Calibri"/>
          <w:sz w:val="22"/>
          <w:szCs w:val="22"/>
        </w:rPr>
        <w:tab/>
        <w:t>minute</w:t>
      </w:r>
    </w:p>
    <w:p w14:paraId="18E838A5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MAP</w:t>
      </w:r>
      <w:r w:rsidRPr="009F4623">
        <w:rPr>
          <w:rFonts w:ascii="Calibri" w:hAnsi="Calibri" w:cs="Calibri"/>
          <w:sz w:val="22"/>
          <w:szCs w:val="22"/>
        </w:rPr>
        <w:tab/>
      </w:r>
      <w:proofErr w:type="gramStart"/>
      <w:r w:rsidRPr="009F4623">
        <w:rPr>
          <w:rFonts w:ascii="Calibri" w:hAnsi="Calibri" w:cs="Calibri"/>
          <w:sz w:val="22"/>
          <w:szCs w:val="22"/>
        </w:rPr>
        <w:t>mean</w:t>
      </w:r>
      <w:proofErr w:type="gramEnd"/>
      <w:r w:rsidRPr="009F4623">
        <w:rPr>
          <w:rFonts w:ascii="Calibri" w:hAnsi="Calibri" w:cs="Calibri"/>
          <w:sz w:val="22"/>
          <w:szCs w:val="22"/>
        </w:rPr>
        <w:t xml:space="preserve"> arterial pressure</w:t>
      </w:r>
    </w:p>
    <w:p w14:paraId="1FD1CC3D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mmHg</w:t>
      </w:r>
      <w:r w:rsidRPr="009F4623">
        <w:rPr>
          <w:rFonts w:ascii="Calibri" w:hAnsi="Calibri" w:cs="Calibri"/>
          <w:sz w:val="22"/>
          <w:szCs w:val="22"/>
        </w:rPr>
        <w:tab/>
      </w:r>
      <w:proofErr w:type="spellStart"/>
      <w:r w:rsidRPr="009F4623">
        <w:rPr>
          <w:rFonts w:ascii="Calibri" w:hAnsi="Calibri" w:cs="Calibri"/>
          <w:sz w:val="22"/>
          <w:szCs w:val="22"/>
        </w:rPr>
        <w:t>millimetres</w:t>
      </w:r>
      <w:proofErr w:type="spellEnd"/>
      <w:r w:rsidRPr="009F4623">
        <w:rPr>
          <w:rFonts w:ascii="Calibri" w:hAnsi="Calibri" w:cs="Calibri"/>
          <w:sz w:val="22"/>
          <w:szCs w:val="22"/>
        </w:rPr>
        <w:t xml:space="preserve"> of mercury</w:t>
      </w:r>
    </w:p>
    <w:p w14:paraId="4E94FFC6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MRS</w:t>
      </w:r>
      <w:r w:rsidRPr="009F4623">
        <w:rPr>
          <w:rFonts w:ascii="Calibri" w:hAnsi="Calibri" w:cs="Calibri"/>
          <w:sz w:val="22"/>
          <w:szCs w:val="22"/>
        </w:rPr>
        <w:tab/>
        <w:t>Modified Rankin Score</w:t>
      </w:r>
    </w:p>
    <w:p w14:paraId="452530F0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IHCA</w:t>
      </w:r>
      <w:r w:rsidRPr="009F4623">
        <w:rPr>
          <w:rFonts w:ascii="Calibri" w:hAnsi="Calibri" w:cs="Calibri"/>
          <w:sz w:val="22"/>
          <w:szCs w:val="22"/>
        </w:rPr>
        <w:tab/>
        <w:t>in-hospital cardiac arrest</w:t>
      </w:r>
    </w:p>
    <w:p w14:paraId="3ED33124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OHCA</w:t>
      </w:r>
      <w:r w:rsidRPr="009F4623">
        <w:rPr>
          <w:rFonts w:ascii="Calibri" w:hAnsi="Calibri" w:cs="Calibri"/>
          <w:sz w:val="22"/>
          <w:szCs w:val="22"/>
        </w:rPr>
        <w:tab/>
        <w:t>out-of-hospital cardiac arrest</w:t>
      </w:r>
    </w:p>
    <w:p w14:paraId="471116A2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OR</w:t>
      </w:r>
      <w:r w:rsidRPr="009F4623">
        <w:rPr>
          <w:rFonts w:ascii="Calibri" w:hAnsi="Calibri" w:cs="Calibri"/>
          <w:sz w:val="22"/>
          <w:szCs w:val="22"/>
        </w:rPr>
        <w:tab/>
        <w:t>odds ratio</w:t>
      </w:r>
    </w:p>
    <w:p w14:paraId="759E158C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PEA</w:t>
      </w:r>
      <w:r w:rsidRPr="009F4623">
        <w:rPr>
          <w:rFonts w:ascii="Calibri" w:hAnsi="Calibri" w:cs="Calibri"/>
          <w:sz w:val="22"/>
          <w:szCs w:val="22"/>
        </w:rPr>
        <w:tab/>
      </w:r>
      <w:proofErr w:type="gramStart"/>
      <w:r w:rsidRPr="009F4623">
        <w:rPr>
          <w:rFonts w:ascii="Calibri" w:hAnsi="Calibri" w:cs="Calibri"/>
          <w:sz w:val="22"/>
          <w:szCs w:val="22"/>
        </w:rPr>
        <w:t>pulseless electrical activity</w:t>
      </w:r>
      <w:proofErr w:type="gramEnd"/>
    </w:p>
    <w:p w14:paraId="4CAD8DC0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(P)ICU</w:t>
      </w:r>
      <w:r w:rsidRPr="009F4623">
        <w:rPr>
          <w:rFonts w:ascii="Calibri" w:hAnsi="Calibri" w:cs="Calibri"/>
          <w:sz w:val="22"/>
          <w:szCs w:val="22"/>
        </w:rPr>
        <w:tab/>
        <w:t>(</w:t>
      </w:r>
      <w:proofErr w:type="spellStart"/>
      <w:r w:rsidRPr="009F4623">
        <w:rPr>
          <w:rFonts w:ascii="Calibri" w:hAnsi="Calibri" w:cs="Calibri"/>
          <w:sz w:val="22"/>
          <w:szCs w:val="22"/>
        </w:rPr>
        <w:t>paediatric</w:t>
      </w:r>
      <w:proofErr w:type="spellEnd"/>
      <w:r w:rsidRPr="009F4623">
        <w:rPr>
          <w:rFonts w:ascii="Calibri" w:hAnsi="Calibri" w:cs="Calibri"/>
          <w:sz w:val="22"/>
          <w:szCs w:val="22"/>
        </w:rPr>
        <w:t>) Intensive Care Unit</w:t>
      </w:r>
    </w:p>
    <w:p w14:paraId="3923DC30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RCT</w:t>
      </w:r>
      <w:r w:rsidRPr="009F4623">
        <w:rPr>
          <w:rFonts w:ascii="Calibri" w:hAnsi="Calibri" w:cs="Calibri"/>
          <w:sz w:val="22"/>
          <w:szCs w:val="22"/>
        </w:rPr>
        <w:tab/>
      </w:r>
      <w:proofErr w:type="spellStart"/>
      <w:r w:rsidRPr="009F4623">
        <w:rPr>
          <w:rFonts w:ascii="Calibri" w:hAnsi="Calibri" w:cs="Calibri"/>
          <w:sz w:val="22"/>
          <w:szCs w:val="22"/>
        </w:rPr>
        <w:t>Randomised</w:t>
      </w:r>
      <w:proofErr w:type="spellEnd"/>
      <w:r w:rsidRPr="009F4623">
        <w:rPr>
          <w:rFonts w:ascii="Calibri" w:hAnsi="Calibri" w:cs="Calibri"/>
          <w:sz w:val="22"/>
          <w:szCs w:val="22"/>
        </w:rPr>
        <w:t xml:space="preserve"> Controlled Trial</w:t>
      </w:r>
    </w:p>
    <w:p w14:paraId="2FC2E452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ROSC</w:t>
      </w:r>
      <w:r w:rsidRPr="009F4623">
        <w:rPr>
          <w:rFonts w:ascii="Calibri" w:hAnsi="Calibri" w:cs="Calibri"/>
          <w:sz w:val="22"/>
          <w:szCs w:val="22"/>
        </w:rPr>
        <w:tab/>
        <w:t>return of spontaneous circulation</w:t>
      </w:r>
    </w:p>
    <w:p w14:paraId="62BDF12F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ROC</w:t>
      </w:r>
      <w:r w:rsidRPr="009F4623">
        <w:rPr>
          <w:rFonts w:ascii="Calibri" w:hAnsi="Calibri" w:cs="Calibri"/>
          <w:sz w:val="22"/>
          <w:szCs w:val="22"/>
        </w:rPr>
        <w:tab/>
        <w:t>Resuscitation Outcomes Consortium</w:t>
      </w:r>
    </w:p>
    <w:p w14:paraId="2BDA7849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SALS</w:t>
      </w:r>
      <w:r w:rsidRPr="009F4623">
        <w:rPr>
          <w:rFonts w:ascii="Calibri" w:hAnsi="Calibri" w:cs="Calibri"/>
          <w:sz w:val="22"/>
          <w:szCs w:val="22"/>
        </w:rPr>
        <w:tab/>
        <w:t>Smart Advanced Life Support (registry)</w:t>
      </w:r>
    </w:p>
    <w:p w14:paraId="774544AF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SBP</w:t>
      </w:r>
      <w:r w:rsidRPr="009F4623">
        <w:rPr>
          <w:rFonts w:ascii="Calibri" w:hAnsi="Calibri" w:cs="Calibri"/>
          <w:sz w:val="22"/>
          <w:szCs w:val="22"/>
        </w:rPr>
        <w:tab/>
        <w:t>systolic blood pressure</w:t>
      </w:r>
    </w:p>
    <w:p w14:paraId="3768E84F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SD</w:t>
      </w:r>
      <w:r w:rsidRPr="009F4623">
        <w:rPr>
          <w:rFonts w:ascii="Calibri" w:hAnsi="Calibri" w:cs="Calibri"/>
          <w:sz w:val="22"/>
          <w:szCs w:val="22"/>
        </w:rPr>
        <w:tab/>
        <w:t>standard deviation</w:t>
      </w:r>
    </w:p>
    <w:p w14:paraId="4EA4E68E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SE</w:t>
      </w:r>
      <w:r w:rsidRPr="009F4623">
        <w:rPr>
          <w:rFonts w:ascii="Calibri" w:hAnsi="Calibri" w:cs="Calibri"/>
          <w:sz w:val="22"/>
          <w:szCs w:val="22"/>
        </w:rPr>
        <w:tab/>
        <w:t>standard error</w:t>
      </w:r>
    </w:p>
    <w:p w14:paraId="272DB6D8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VF</w:t>
      </w:r>
      <w:r w:rsidRPr="009F4623">
        <w:rPr>
          <w:rFonts w:ascii="Calibri" w:hAnsi="Calibri" w:cs="Calibri"/>
          <w:sz w:val="22"/>
          <w:szCs w:val="22"/>
        </w:rPr>
        <w:tab/>
        <w:t>ventricular fibrillation</w:t>
      </w:r>
    </w:p>
    <w:p w14:paraId="1FCC4D78" w14:textId="77777777" w:rsidR="009F4623" w:rsidRPr="009F4623" w:rsidRDefault="009F4623" w:rsidP="009F4623">
      <w:pPr>
        <w:rPr>
          <w:rFonts w:ascii="Calibri" w:hAnsi="Calibri" w:cs="Calibri"/>
          <w:sz w:val="22"/>
          <w:szCs w:val="22"/>
        </w:rPr>
      </w:pPr>
      <w:r w:rsidRPr="009F4623">
        <w:rPr>
          <w:rFonts w:ascii="Calibri" w:hAnsi="Calibri" w:cs="Calibri"/>
          <w:sz w:val="22"/>
          <w:szCs w:val="22"/>
        </w:rPr>
        <w:t>VT</w:t>
      </w:r>
      <w:r w:rsidRPr="009F4623">
        <w:rPr>
          <w:rFonts w:ascii="Calibri" w:hAnsi="Calibri" w:cs="Calibri"/>
          <w:sz w:val="22"/>
          <w:szCs w:val="22"/>
        </w:rPr>
        <w:tab/>
        <w:t>ventricular tachycardia</w:t>
      </w:r>
    </w:p>
    <w:p w14:paraId="0280532F" w14:textId="77777777" w:rsidR="009F4623" w:rsidRPr="009F4623" w:rsidRDefault="009F4623">
      <w:pPr>
        <w:rPr>
          <w:rFonts w:asciiTheme="majorHAnsi" w:hAnsiTheme="majorHAnsi" w:cs="Calibri"/>
          <w:sz w:val="22"/>
          <w:szCs w:val="22"/>
        </w:rPr>
      </w:pPr>
    </w:p>
    <w:sectPr w:rsidR="009F4623" w:rsidRPr="009F4623" w:rsidSect="009F462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4245D6"/>
    <w:multiLevelType w:val="hybridMultilevel"/>
    <w:tmpl w:val="BCA82AAC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5912D3"/>
    <w:multiLevelType w:val="hybridMultilevel"/>
    <w:tmpl w:val="CCD49AB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9B75B68"/>
    <w:multiLevelType w:val="hybridMultilevel"/>
    <w:tmpl w:val="CE449D0A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9DD2761"/>
    <w:multiLevelType w:val="hybridMultilevel"/>
    <w:tmpl w:val="CD6650EC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1ED5767"/>
    <w:multiLevelType w:val="hybridMultilevel"/>
    <w:tmpl w:val="95EABB3E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2EB7C5B"/>
    <w:multiLevelType w:val="hybridMultilevel"/>
    <w:tmpl w:val="073036C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06333CC"/>
    <w:multiLevelType w:val="hybridMultilevel"/>
    <w:tmpl w:val="ABAA2224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8A75A14"/>
    <w:multiLevelType w:val="hybridMultilevel"/>
    <w:tmpl w:val="F1E69378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C062530"/>
    <w:multiLevelType w:val="hybridMultilevel"/>
    <w:tmpl w:val="9D8C7D64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C230024"/>
    <w:multiLevelType w:val="hybridMultilevel"/>
    <w:tmpl w:val="325C3DB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A9A59C8"/>
    <w:multiLevelType w:val="hybridMultilevel"/>
    <w:tmpl w:val="3350CB0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FC4073A"/>
    <w:multiLevelType w:val="hybridMultilevel"/>
    <w:tmpl w:val="E8C6A4E2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A805024"/>
    <w:multiLevelType w:val="hybridMultilevel"/>
    <w:tmpl w:val="6DA4B6FA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09644A5"/>
    <w:multiLevelType w:val="hybridMultilevel"/>
    <w:tmpl w:val="3BD4C402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3D66F03"/>
    <w:multiLevelType w:val="hybridMultilevel"/>
    <w:tmpl w:val="439E5E6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676B3FEF"/>
    <w:multiLevelType w:val="hybridMultilevel"/>
    <w:tmpl w:val="C6E26BA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6D594F43"/>
    <w:multiLevelType w:val="hybridMultilevel"/>
    <w:tmpl w:val="1BF6F3D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6E9E71D0"/>
    <w:multiLevelType w:val="hybridMultilevel"/>
    <w:tmpl w:val="FFAAD9F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75407A95"/>
    <w:multiLevelType w:val="hybridMultilevel"/>
    <w:tmpl w:val="0CF22544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79477B25"/>
    <w:multiLevelType w:val="hybridMultilevel"/>
    <w:tmpl w:val="059C700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7CDD7EB9"/>
    <w:multiLevelType w:val="hybridMultilevel"/>
    <w:tmpl w:val="95AEA9FE"/>
    <w:lvl w:ilvl="0" w:tplc="EE8875D8">
      <w:numFmt w:val="bullet"/>
      <w:lvlText w:val="•"/>
      <w:lvlJc w:val="left"/>
      <w:pPr>
        <w:ind w:left="360" w:hanging="360"/>
      </w:pPr>
      <w:rPr>
        <w:rFonts w:ascii="Aptos" w:hAnsi="Aptos" w:cs="Calibri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7E277923"/>
    <w:multiLevelType w:val="hybridMultilevel"/>
    <w:tmpl w:val="2BEEB52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F6E65A2"/>
    <w:multiLevelType w:val="hybridMultilevel"/>
    <w:tmpl w:val="A7B8F0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626932209">
    <w:abstractNumId w:val="0"/>
  </w:num>
  <w:num w:numId="2" w16cid:durableId="2143689386">
    <w:abstractNumId w:val="7"/>
  </w:num>
  <w:num w:numId="3" w16cid:durableId="473764460">
    <w:abstractNumId w:val="20"/>
  </w:num>
  <w:num w:numId="4" w16cid:durableId="1186941991">
    <w:abstractNumId w:val="8"/>
  </w:num>
  <w:num w:numId="5" w16cid:durableId="2031295431">
    <w:abstractNumId w:val="3"/>
  </w:num>
  <w:num w:numId="6" w16cid:durableId="65734684">
    <w:abstractNumId w:val="11"/>
  </w:num>
  <w:num w:numId="7" w16cid:durableId="300379309">
    <w:abstractNumId w:val="18"/>
  </w:num>
  <w:num w:numId="8" w16cid:durableId="782307615">
    <w:abstractNumId w:val="4"/>
  </w:num>
  <w:num w:numId="9" w16cid:durableId="500585879">
    <w:abstractNumId w:val="13"/>
  </w:num>
  <w:num w:numId="10" w16cid:durableId="1120761423">
    <w:abstractNumId w:val="2"/>
  </w:num>
  <w:num w:numId="11" w16cid:durableId="875508403">
    <w:abstractNumId w:val="10"/>
  </w:num>
  <w:num w:numId="12" w16cid:durableId="374500168">
    <w:abstractNumId w:val="15"/>
  </w:num>
  <w:num w:numId="13" w16cid:durableId="365955298">
    <w:abstractNumId w:val="1"/>
  </w:num>
  <w:num w:numId="14" w16cid:durableId="436218928">
    <w:abstractNumId w:val="16"/>
  </w:num>
  <w:num w:numId="15" w16cid:durableId="1680308389">
    <w:abstractNumId w:val="6"/>
  </w:num>
  <w:num w:numId="16" w16cid:durableId="2107387725">
    <w:abstractNumId w:val="12"/>
  </w:num>
  <w:num w:numId="17" w16cid:durableId="1043485251">
    <w:abstractNumId w:val="5"/>
  </w:num>
  <w:num w:numId="18" w16cid:durableId="1322613436">
    <w:abstractNumId w:val="14"/>
  </w:num>
  <w:num w:numId="19" w16cid:durableId="447821600">
    <w:abstractNumId w:val="21"/>
  </w:num>
  <w:num w:numId="20" w16cid:durableId="222451763">
    <w:abstractNumId w:val="17"/>
  </w:num>
  <w:num w:numId="21" w16cid:durableId="2002662019">
    <w:abstractNumId w:val="19"/>
  </w:num>
  <w:num w:numId="22" w16cid:durableId="543753410">
    <w:abstractNumId w:val="9"/>
  </w:num>
  <w:num w:numId="23" w16cid:durableId="190528698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4623"/>
    <w:rsid w:val="000558C6"/>
    <w:rsid w:val="00165E93"/>
    <w:rsid w:val="00551412"/>
    <w:rsid w:val="009A6F30"/>
    <w:rsid w:val="009F4623"/>
    <w:rsid w:val="00AD164B"/>
    <w:rsid w:val="00BB32F0"/>
    <w:rsid w:val="00C75D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4E81F"/>
  <w15:chartTrackingRefBased/>
  <w15:docId w15:val="{7A8847D0-5634-4DB7-98E9-DE472B2F67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4623"/>
    <w:pPr>
      <w:spacing w:after="0" w:line="240" w:lineRule="auto"/>
    </w:pPr>
    <w:rPr>
      <w:rFonts w:ascii="Cambria" w:eastAsia="Cambria" w:hAnsi="Cambria" w:cs="Cambria"/>
      <w:kern w:val="0"/>
      <w:sz w:val="24"/>
      <w:szCs w:val="24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F462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F462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462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F462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F462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F4623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F4623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F4623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F4623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F462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F462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F462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F462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F462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F462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F462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F462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F462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F4623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F462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F462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F462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F462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F462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F462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F462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F462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F462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F4623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9F46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6</Pages>
  <Words>7871</Words>
  <Characters>42067</Characters>
  <Application>Microsoft Office Word</Application>
  <DocSecurity>0</DocSecurity>
  <Lines>2594</Lines>
  <Paragraphs>1341</Paragraphs>
  <ScaleCrop>false</ScaleCrop>
  <Company/>
  <LinksUpToDate>false</LinksUpToDate>
  <CharactersWithSpaces>48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, Christopher</dc:creator>
  <cp:keywords/>
  <dc:description/>
  <cp:lastModifiedBy>Smith, Christopher</cp:lastModifiedBy>
  <cp:revision>3</cp:revision>
  <cp:lastPrinted>2025-12-23T11:17:00Z</cp:lastPrinted>
  <dcterms:created xsi:type="dcterms:W3CDTF">2025-12-03T11:44:00Z</dcterms:created>
  <dcterms:modified xsi:type="dcterms:W3CDTF">2025-12-23T11:18:00Z</dcterms:modified>
</cp:coreProperties>
</file>